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0BD60E51"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663879">
        <w:t xml:space="preserve"> (unless </w:t>
      </w:r>
      <w:proofErr w:type="gramStart"/>
      <w:r w:rsidR="00663879">
        <w:t>it’s</w:t>
      </w:r>
      <w:proofErr w:type="gramEnd"/>
      <w:r w:rsidR="00663879">
        <w:t xml:space="preserve"> already published in the wax QTL mapping paper)</w:t>
      </w:r>
      <w:r w:rsidR="001E0A27">
        <w:t>,</w:t>
      </w:r>
      <w:r w:rsidR="00663879">
        <w:t xml:space="preserve"> hosts of the common garden sites</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04BC7E1C" w:rsidR="00144530" w:rsidRPr="009944C8" w:rsidRDefault="009944C8">
      <w:pPr>
        <w:rPr>
          <w:b/>
          <w:bCs/>
        </w:rPr>
      </w:pPr>
      <w:r w:rsidRPr="009944C8">
        <w:rPr>
          <w:b/>
          <w:bCs/>
        </w:rPr>
        <w:t>Target Journal:</w:t>
      </w:r>
      <w:r w:rsidR="00B73F2C">
        <w:rPr>
          <w:b/>
          <w:bCs/>
        </w:rPr>
        <w:t xml:space="preserve"> </w:t>
      </w:r>
      <w:r w:rsidR="00B73F2C" w:rsidRPr="00B73F2C">
        <w:rPr>
          <w:i/>
          <w:iCs/>
        </w:rPr>
        <w:t>New Phytologist</w:t>
      </w:r>
      <w:r w:rsidR="00D54C10">
        <w:rPr>
          <w:i/>
          <w:iCs/>
        </w:rPr>
        <w:t>, TEJ suggests: PNAS, Nature Communications</w:t>
      </w:r>
    </w:p>
    <w:p w14:paraId="087063ED" w14:textId="3E43F487" w:rsidR="00F9061F" w:rsidRPr="0014353C" w:rsidRDefault="009944C8">
      <w:r>
        <w:rPr>
          <w:b/>
          <w:bCs/>
        </w:rPr>
        <w:t>Possible Friendly Reviewers/Reviewers</w:t>
      </w:r>
      <w:r w:rsidR="00D54C10" w:rsidRPr="00D54C10">
        <w:rPr>
          <w:b/>
          <w:bCs/>
        </w:rPr>
        <w:t>:</w:t>
      </w:r>
      <w:r w:rsidR="00D54C10" w:rsidRPr="0014353C">
        <w:t xml:space="preserve"> Annie Schmidt, Jiaming Yu, Ben Blackman, Dan Woods</w:t>
      </w:r>
    </w:p>
    <w:p w14:paraId="1E7180C4" w14:textId="42683DC7" w:rsidR="00D54C10" w:rsidRPr="0014353C" w:rsidRDefault="00D54C10">
      <w:r w:rsidRPr="0014353C">
        <w:t>NP editor: John Stinchcombe</w:t>
      </w:r>
    </w:p>
    <w:p w14:paraId="39450B69" w14:textId="77777777" w:rsidR="00E374AB" w:rsidRDefault="00E374AB">
      <w:pPr>
        <w:rPr>
          <w:b/>
          <w:bCs/>
        </w:rPr>
      </w:pPr>
    </w:p>
    <w:p w14:paraId="0CA676AB" w14:textId="06EE03D2" w:rsidR="00E82C32" w:rsidRPr="00E82C32" w:rsidRDefault="00E82C32">
      <w:pPr>
        <w:rPr>
          <w:b/>
          <w:bCs/>
        </w:rPr>
      </w:pPr>
      <w:commentRangeStart w:id="0"/>
      <w:r>
        <w:rPr>
          <w:b/>
          <w:bCs/>
        </w:rPr>
        <w:t>Abstract</w:t>
      </w:r>
      <w:commentRangeEnd w:id="0"/>
      <w:r w:rsidR="002B26AE">
        <w:rPr>
          <w:rStyle w:val="CommentReference"/>
        </w:rPr>
        <w:commentReference w:id="0"/>
      </w:r>
    </w:p>
    <w:p w14:paraId="314FF45D" w14:textId="1B353C27" w:rsidR="00D54C10" w:rsidRDefault="00905975" w:rsidP="0044729E">
      <w:pPr>
        <w:ind w:firstLine="720"/>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w:t>
      </w:r>
      <w:r w:rsidR="00D54C10">
        <w:t xml:space="preserve">individuals from two </w:t>
      </w:r>
      <w:r w:rsidR="00045EB7">
        <w:t xml:space="preserve">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w:t>
      </w:r>
      <w:commentRangeStart w:id="1"/>
      <w:r w:rsidR="004830E7">
        <w:t>list</w:t>
      </w:r>
      <w:commentRangeEnd w:id="1"/>
      <w:r w:rsidR="002B26AE">
        <w:rPr>
          <w:rStyle w:val="CommentReference"/>
        </w:rPr>
        <w:commentReference w:id="1"/>
      </w:r>
      <w:r w:rsidR="00045EB7">
        <w:t>__.</w:t>
      </w:r>
    </w:p>
    <w:p w14:paraId="5B49840D" w14:textId="4A0ECD5F" w:rsidR="00CE4B3B" w:rsidRDefault="00CE4B3B" w:rsidP="0014353C">
      <w:pPr>
        <w:ind w:firstLine="720"/>
        <w:jc w:val="both"/>
      </w:pPr>
    </w:p>
    <w:p w14:paraId="741A402C" w14:textId="77777777" w:rsidR="00D54C10" w:rsidRDefault="00D54C10">
      <w:r>
        <w:rPr>
          <w:b/>
          <w:bCs/>
        </w:rPr>
        <w:t>Keywords</w:t>
      </w:r>
      <w:r>
        <w:t>: flowering time, GxE (genotype by environment interactions), switchgrass, Panicum virgatum, photoperiod</w:t>
      </w:r>
    </w:p>
    <w:p w14:paraId="6833345B" w14:textId="64517623" w:rsidR="00C30D0C" w:rsidRDefault="00D54C10">
      <w:pPr>
        <w:rPr>
          <w:b/>
          <w:bCs/>
        </w:rPr>
      </w:pPr>
      <w:r>
        <w:br w:type="column"/>
      </w:r>
      <w:r w:rsidR="00BF7FD8" w:rsidRPr="00BF7FD8">
        <w:rPr>
          <w:b/>
          <w:bCs/>
        </w:rPr>
        <w:lastRenderedPageBreak/>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 xml:space="preserve">l, facultative short day, and facultative long-day responses, which vary with their environment (Blackman, </w:t>
      </w:r>
      <w:commentRangeStart w:id="2"/>
      <w:r w:rsidR="001E4573">
        <w:t>2013</w:t>
      </w:r>
      <w:commentRangeEnd w:id="2"/>
      <w:r w:rsidR="00882179">
        <w:rPr>
          <w:rStyle w:val="CommentReference"/>
        </w:rPr>
        <w:commentReference w:id="2"/>
      </w:r>
      <w:r w:rsidR="001E4573">
        <w:t>).</w:t>
      </w:r>
    </w:p>
    <w:p w14:paraId="77913E7A" w14:textId="242E11FB" w:rsidR="007C5A21" w:rsidRPr="007C5A21" w:rsidRDefault="00BF3B0D" w:rsidP="00BF3B0D">
      <w:pPr>
        <w:ind w:firstLine="720"/>
        <w:rPr>
          <w:i/>
          <w:iCs/>
        </w:rPr>
      </w:pPr>
      <w:bookmarkStart w:id="3" w:name="_Hlk55216958"/>
      <w:r>
        <w:t>Distinct</w:t>
      </w:r>
      <w:r w:rsidR="002D5AB7">
        <w:t xml:space="preserve"> genetic responses that are detectable in different environments are known as genotype by environment interactions, or GxE. </w:t>
      </w:r>
      <w:bookmarkEnd w:id="3"/>
      <w:r w:rsidR="002D5AB7">
        <w:t xml:space="preserve">The methodology commonly employed to study </w:t>
      </w:r>
      <w:r w:rsidR="00A141A4">
        <w:t xml:space="preserve">natural </w:t>
      </w:r>
      <w:r w:rsidR="002D5AB7">
        <w:t xml:space="preserve">variation in GxE include </w:t>
      </w:r>
      <w:r w:rsidR="00D54C10">
        <w:t xml:space="preserve">genetic studies using </w:t>
      </w:r>
      <w:r w:rsidR="002D5AB7">
        <w:t>common gardens</w:t>
      </w:r>
      <w:r w:rsidR="00D54C10">
        <w:t xml:space="preserve">, </w:t>
      </w:r>
      <w:r w:rsidR="002D5AB7">
        <w:t>reciprocal transplant experiments between contrasting environments</w:t>
      </w:r>
      <w:r w:rsidR="00D54C10">
        <w:t>, or environmental manipulations</w:t>
      </w:r>
      <w:r w:rsidR="002D5AB7">
        <w:t xml:space="preserve">.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w:t>
      </w:r>
      <w:commentRangeStart w:id="4"/>
      <w:r>
        <w:t>In</w:t>
      </w:r>
      <w:commentRangeEnd w:id="4"/>
      <w:r w:rsidR="000900E8">
        <w:rPr>
          <w:rStyle w:val="CommentReference"/>
        </w:rPr>
        <w:commentReference w:id="4"/>
      </w:r>
      <w:r>
        <w:t xml:space="preserve"> crop species, altering the timing of flowering has been a major </w:t>
      </w:r>
      <w:r w:rsidR="009C5238">
        <w:t xml:space="preserve">crop improvement strategy to adapt crops for local or future environments (Jung &amp; Müller, 2009). Changing flowering responsiveness to photoperiod cues has </w:t>
      </w:r>
      <w:r w:rsidR="009C5238">
        <w:lastRenderedPageBreak/>
        <w:t xml:space="preserve">allowed geographic range expansion and increased yields in a 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bookmarkStart w:id="5" w:name="_Hlk55223384"/>
      <w:r>
        <w:t xml:space="preserve">However, the majority of studies of flowering GxE have used inbreeding, short-lived species. It is not clear whether insights from these species can be extrapolated to species with different life </w:t>
      </w:r>
      <w:commentRangeStart w:id="6"/>
      <w:r>
        <w:t>histories</w:t>
      </w:r>
      <w:commentRangeEnd w:id="6"/>
      <w:r w:rsidR="00B75058">
        <w:rPr>
          <w:rStyle w:val="CommentReference"/>
        </w:rPr>
        <w:commentReference w:id="6"/>
      </w:r>
      <w:r>
        <w:t xml:space="preserve">.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bookmarkEnd w:id="5"/>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w:t>
      </w:r>
      <w:proofErr w:type="gramStart"/>
      <w:r w:rsidR="00203580">
        <w:t xml:space="preserve">individuals, </w:t>
      </w:r>
      <w:r w:rsidR="002D5AB7">
        <w:t>and</w:t>
      </w:r>
      <w:proofErr w:type="gramEnd"/>
      <w:r w:rsidR="002D5AB7">
        <w:t xml:space="preserve"> have divergent leaf and whole plant morphologies (</w:t>
      </w:r>
      <w:proofErr w:type="spellStart"/>
      <w:r w:rsidR="002D5AB7">
        <w:t>Casler</w:t>
      </w:r>
      <w:proofErr w:type="spellEnd"/>
      <w:r w:rsidR="002D5AB7">
        <w:t xml:space="preserve"> et al 2007; Lowry et al 2014; </w:t>
      </w:r>
      <w:proofErr w:type="spellStart"/>
      <w:r w:rsidR="002D5AB7">
        <w:t>Casler</w:t>
      </w:r>
      <w:proofErr w:type="spellEnd"/>
      <w:r w:rsidR="002D5AB7">
        <w:t xml:space="preserve">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xml:space="preserve">. Genetic differences in flowering date and photoperiod response across these genetic subpopulations will be an early point of exploitation in biomass crop </w:t>
      </w:r>
      <w:commentRangeStart w:id="7"/>
      <w:r w:rsidR="00CB22A9">
        <w:t>breeding</w:t>
      </w:r>
      <w:commentRangeEnd w:id="7"/>
      <w:r w:rsidR="000900E8">
        <w:rPr>
          <w:rStyle w:val="CommentReference"/>
        </w:rPr>
        <w:commentReference w:id="7"/>
      </w:r>
      <w:r w:rsidR="00CB22A9">
        <w:t>.</w:t>
      </w:r>
    </w:p>
    <w:p w14:paraId="7DFF4020" w14:textId="748E15DB"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w:t>
      </w:r>
      <w:r w:rsidR="000900E8">
        <w:t>n outbred</w:t>
      </w:r>
      <w:r>
        <w:t xml:space="preserve">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7301E5" w:rsidP="004144D8">
      <w:pPr>
        <w:rPr>
          <w:b/>
          <w:bCs/>
        </w:rPr>
      </w:pPr>
      <w:commentRangeStart w:id="8"/>
      <w:commentRangeEnd w:id="8"/>
      <w:r>
        <w:rPr>
          <w:rStyle w:val="CommentReference"/>
        </w:rPr>
        <w:commentReference w:id="8"/>
      </w:r>
      <w:r w:rsidR="00233D87">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commentRangeStart w:id="9"/>
      <w:proofErr w:type="spellStart"/>
      <w:r w:rsidR="00263D55">
        <w:t>greenup</w:t>
      </w:r>
      <w:commentRangeEnd w:id="9"/>
      <w:proofErr w:type="spellEnd"/>
      <w:r w:rsidR="00B64E45">
        <w:rPr>
          <w:rStyle w:val="CommentReference"/>
        </w:rPr>
        <w:commentReference w:id="9"/>
      </w:r>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commentRangeStart w:id="10"/>
      <w:r w:rsidR="00AC32B9" w:rsidRPr="00233D87">
        <w:rPr>
          <w:i/>
          <w:iCs/>
          <w:sz w:val="18"/>
          <w:szCs w:val="18"/>
        </w:rPr>
        <w:lastRenderedPageBreak/>
        <w:t>Figure</w:t>
      </w:r>
      <w:commentRangeEnd w:id="10"/>
      <w:r w:rsidR="007301E5">
        <w:rPr>
          <w:rStyle w:val="CommentReference"/>
        </w:rPr>
        <w:commentReference w:id="10"/>
      </w:r>
      <w:r w:rsidR="00AC32B9" w:rsidRPr="00233D87">
        <w:rPr>
          <w:i/>
          <w:iCs/>
          <w:sz w:val="18"/>
          <w:szCs w:val="18"/>
        </w:rPr>
        <w:t xml:space="preserv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w:t>
      </w:r>
      <w:proofErr w:type="spellStart"/>
      <w:r w:rsidR="00390283" w:rsidRPr="00233D87">
        <w:rPr>
          <w:i/>
          <w:iCs/>
          <w:sz w:val="18"/>
          <w:szCs w:val="18"/>
        </w:rPr>
        <w:t>greenup</w:t>
      </w:r>
      <w:proofErr w:type="spellEnd"/>
      <w:r w:rsidR="00390283" w:rsidRPr="00233D87">
        <w:rPr>
          <w:i/>
          <w:iCs/>
          <w:sz w:val="18"/>
          <w:szCs w:val="18"/>
        </w:rPr>
        <w:t xml:space="preserve">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w:t>
      </w:r>
      <w:proofErr w:type="spellStart"/>
      <w:r w:rsidR="00AC32B9" w:rsidRPr="00233D87">
        <w:rPr>
          <w:i/>
          <w:iCs/>
          <w:sz w:val="18"/>
          <w:szCs w:val="18"/>
        </w:rPr>
        <w:t>greenup</w:t>
      </w:r>
      <w:proofErr w:type="spellEnd"/>
      <w:r w:rsidR="00AC32B9" w:rsidRPr="00233D87">
        <w:rPr>
          <w:i/>
          <w:iCs/>
          <w:sz w:val="18"/>
          <w:szCs w:val="18"/>
        </w:rPr>
        <w:t xml:space="preserve">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11"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1FCB959A" w:rsidR="0052324B" w:rsidRPr="005D2E94" w:rsidRDefault="00233D87" w:rsidP="0052324B">
      <w:pPr>
        <w:ind w:firstLine="720"/>
      </w:pPr>
      <w:r>
        <w:br w:type="column"/>
      </w:r>
      <w:r w:rsidR="0052324B">
        <w:lastRenderedPageBreak/>
        <w:t xml:space="preserve">We determined </w:t>
      </w:r>
      <w:proofErr w:type="gramStart"/>
      <w:r w:rsidR="00D807FC">
        <w:t>n</w:t>
      </w:r>
      <w:r w:rsidR="0052324B">
        <w:t>arrow-sense</w:t>
      </w:r>
      <w:proofErr w:type="gramEnd"/>
      <w:r w:rsidR="0052324B">
        <w:t xml:space="preserve"> heritabilities (h</w:t>
      </w:r>
      <w:r w:rsidR="0052324B">
        <w:rPr>
          <w:vertAlign w:val="superscript"/>
        </w:rPr>
        <w:t>2</w:t>
      </w:r>
      <w:r w:rsidR="0052324B">
        <w:t>)</w:t>
      </w:r>
      <w:r w:rsidR="00663879">
        <w:t xml:space="preserve"> using a genomic relationship matrix</w:t>
      </w:r>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xml:space="preserve">% on average for </w:t>
      </w:r>
      <w:proofErr w:type="spellStart"/>
      <w:r w:rsidR="0052324B">
        <w:t>greenup</w:t>
      </w:r>
      <w:proofErr w:type="spellEnd"/>
      <w:r w:rsidR="0052324B">
        <w:t xml:space="preserve">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w:t>
      </w:r>
      <w:proofErr w:type="spellStart"/>
      <w:r w:rsidR="0052324B">
        <w:t>greenup</w:t>
      </w:r>
      <w:proofErr w:type="spellEnd"/>
      <w:r w:rsidR="0052324B">
        <w:t xml:space="preserve"> at our OK and NE gardens. Greenup dates at these sites were uncorrelated </w:t>
      </w:r>
      <w:r w:rsidR="00BC47FE">
        <w:t xml:space="preserve">or negatively correlated </w:t>
      </w:r>
      <w:r w:rsidR="0052324B">
        <w:t xml:space="preserve">with </w:t>
      </w:r>
      <w:proofErr w:type="spellStart"/>
      <w:r w:rsidR="0052324B">
        <w:t>greenup</w:t>
      </w:r>
      <w:proofErr w:type="spellEnd"/>
      <w:r w:rsidR="0052324B">
        <w:t xml:space="preserve"> dates for clonal replicates at other sites (Figure 1B). These negative and small correlations undoubtedly contributed to the low h</w:t>
      </w:r>
      <w:r w:rsidR="0052324B">
        <w:rPr>
          <w:vertAlign w:val="superscript"/>
        </w:rPr>
        <w:t>2</w:t>
      </w:r>
      <w:r w:rsidR="0052324B">
        <w:t xml:space="preserve"> values for </w:t>
      </w:r>
      <w:proofErr w:type="spellStart"/>
      <w:r w:rsidR="0052324B">
        <w:t>greenup</w:t>
      </w:r>
      <w:proofErr w:type="spellEnd"/>
      <w:r w:rsidR="0052324B">
        <w:t xml:space="preserve"> and flowering date across all eight sites: h</w:t>
      </w:r>
      <w:r w:rsidR="0052324B">
        <w:rPr>
          <w:vertAlign w:val="superscript"/>
        </w:rPr>
        <w:t>2</w:t>
      </w:r>
      <w:r w:rsidR="0052324B">
        <w:t xml:space="preserve"> was </w:t>
      </w:r>
      <w:r w:rsidR="00BC47FE">
        <w:t>0.</w:t>
      </w:r>
      <w:r w:rsidR="00581C71">
        <w:t>8</w:t>
      </w:r>
      <w:r w:rsidR="0052324B">
        <w:t xml:space="preserve">% for </w:t>
      </w:r>
      <w:proofErr w:type="spellStart"/>
      <w:r w:rsidR="0052324B">
        <w:t>greenup</w:t>
      </w:r>
      <w:proofErr w:type="spellEnd"/>
      <w:r w:rsidR="0052324B">
        <w:t xml:space="preserve"> and </w:t>
      </w:r>
      <w:r w:rsidR="00581C71">
        <w:t>23.2</w:t>
      </w:r>
      <w:r w:rsidR="0052324B">
        <w:t>% for flowering date</w:t>
      </w:r>
      <w:r w:rsidR="00581C71">
        <w:t xml:space="preserve"> </w:t>
      </w:r>
      <w:r w:rsidR="001E4573">
        <w:t>in models including all sites</w:t>
      </w:r>
      <w:r w:rsidR="0052324B">
        <w:t xml:space="preserve">. </w:t>
      </w:r>
      <w:bookmarkStart w:id="11" w:name="_Hlk55390589"/>
      <w:r w:rsidR="0052324B">
        <w:t>These data indicated the presence of numerous rank-changing genotype by environment interactions for these phenotypes across these common gardens.</w:t>
      </w:r>
      <w:bookmarkEnd w:id="11"/>
    </w:p>
    <w:p w14:paraId="7AE69B1E" w14:textId="08D7B43C"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9B71DE">
        <w:t xml:space="preserve">environmental factors like </w:t>
      </w:r>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w:t>
      </w:r>
      <w:proofErr w:type="spellStart"/>
      <w:r w:rsidR="005E25C9" w:rsidRPr="00CB22A9">
        <w:t>Casler</w:t>
      </w:r>
      <w:proofErr w:type="spellEnd"/>
      <w:r w:rsidR="005E25C9" w:rsidRPr="00CB22A9">
        <w:t xml:space="preserve">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related traits across our eight common garden sites</w:t>
      </w:r>
      <w:r w:rsidR="00AF4591">
        <w:t xml:space="preserve"> using linear mixed models</w:t>
      </w:r>
      <w:r w:rsidR="007C5A21">
        <w:t>.</w:t>
      </w:r>
      <w:r w:rsidR="00F8585E">
        <w:t xml:space="preserve"> For example, to define flowering date as a function of day length, we replaced the phenotype of flowering Julian date with the daylength at that garden on that Julian date.</w:t>
      </w:r>
      <w:r w:rsidR="007C5A21">
        <w:t xml:space="preserve">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49E1E83E"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975229">
        <w:t xml:space="preserve">This result likely indicates that the weather functions we chose are not cuing </w:t>
      </w:r>
      <w:proofErr w:type="spellStart"/>
      <w:r w:rsidR="00975229">
        <w:t>greenup</w:t>
      </w:r>
      <w:proofErr w:type="spellEnd"/>
      <w:r w:rsidR="00975229">
        <w:t xml:space="preserve">. Additional signals such as soil temperatures or chilling days may influence </w:t>
      </w:r>
      <w:proofErr w:type="spellStart"/>
      <w:r w:rsidR="00975229">
        <w:t>greenup</w:t>
      </w:r>
      <w:proofErr w:type="spellEnd"/>
      <w:r w:rsidR="00975229">
        <w:t xml:space="preserve"> for each subpopulation within its native range; however, we did not have good proxies for these values for this experiment.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w:t>
      </w:r>
      <w:r w:rsidR="005C5A80">
        <w:lastRenderedPageBreak/>
        <w:t xml:space="preserve">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proofErr w:type="spellStart"/>
      <w:r w:rsidR="006279C0">
        <w:t>greenup</w:t>
      </w:r>
      <w:proofErr w:type="spellEnd"/>
      <w:r w:rsidR="006279C0">
        <w:t xml:space="preserve">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4B846F9B"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w:t>
      </w:r>
      <w:proofErr w:type="spellStart"/>
      <w:r>
        <w:t>n</w:t>
      </w:r>
      <w:r>
        <w:rPr>
          <w:vertAlign w:val="subscript"/>
        </w:rPr>
        <w:t>regions</w:t>
      </w:r>
      <w:proofErr w:type="spellEnd"/>
      <w:r w:rsidR="002B494F">
        <w:rPr>
          <w:vertAlign w:val="subscript"/>
        </w:rPr>
        <w:t xml:space="preserve"> </w:t>
      </w:r>
      <w:r>
        <w:t>=</w:t>
      </w:r>
      <w:r w:rsidR="002B494F">
        <w:t xml:space="preserve"> 463</w:t>
      </w:r>
      <w:r>
        <w:t>), north gardens (</w:t>
      </w:r>
      <w:proofErr w:type="spellStart"/>
      <w:r>
        <w:t>n</w:t>
      </w:r>
      <w:r>
        <w:rPr>
          <w:vertAlign w:val="subscript"/>
        </w:rPr>
        <w:t>regions</w:t>
      </w:r>
      <w:proofErr w:type="spellEnd"/>
      <w:r>
        <w:t>=</w:t>
      </w:r>
      <w:r w:rsidR="002B494F">
        <w:t>2,551</w:t>
      </w:r>
      <w:r>
        <w:t>), and Texas gardens (</w:t>
      </w:r>
      <w:proofErr w:type="spellStart"/>
      <w:r>
        <w:t>n</w:t>
      </w:r>
      <w:r>
        <w:rPr>
          <w:vertAlign w:val="subscript"/>
        </w:rPr>
        <w:t>regions</w:t>
      </w:r>
      <w:proofErr w:type="spellEnd"/>
      <w:r>
        <w:t>=</w:t>
      </w:r>
      <w:r w:rsidR="002B494F">
        <w:t>420</w:t>
      </w:r>
      <w:r>
        <w:t xml:space="preserve">). 20kb represents the inflection point where </w:t>
      </w:r>
      <w:commentRangeStart w:id="12"/>
      <w:r>
        <w:t xml:space="preserve">linkage disequilibrium decay flattens in this </w:t>
      </w:r>
      <w:commentRangeEnd w:id="12"/>
      <w:r w:rsidR="000C0156">
        <w:rPr>
          <w:rStyle w:val="CommentReference"/>
        </w:rPr>
        <w:commentReference w:id="12"/>
      </w:r>
      <w:r>
        <w:t>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w:t>
      </w:r>
      <w:commentRangeStart w:id="13"/>
      <w:r w:rsidR="006779E3">
        <w:t xml:space="preserve">consistent genetic effects </w:t>
      </w:r>
      <w:commentRangeEnd w:id="13"/>
      <w:r w:rsidR="00625EB8">
        <w:rPr>
          <w:rStyle w:val="CommentReference"/>
        </w:rPr>
        <w:commentReference w:id="13"/>
      </w:r>
      <w:r w:rsidR="006779E3">
        <w:t xml:space="preserve">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w:t>
      </w:r>
      <w:commentRangeStart w:id="14"/>
      <w:r w:rsidR="00ED6B3C">
        <w:t>00688</w:t>
      </w:r>
      <w:commentRangeEnd w:id="14"/>
      <w:r w:rsidR="00F25631">
        <w:rPr>
          <w:rStyle w:val="CommentReference"/>
        </w:rPr>
        <w:commentReference w:id="14"/>
      </w:r>
      <w:r w:rsidR="00ED6B3C">
        <w:t>). Within subpopulations but across the North and Texas garden subsets, only the Gulf subpopulation had significant overlap in 20kb windows, for daylength (</w:t>
      </w:r>
      <w:r w:rsidR="00ED6B3C">
        <w:rPr>
          <w:i/>
          <w:iCs/>
        </w:rPr>
        <w:t xml:space="preserve">p </w:t>
      </w:r>
      <w:r w:rsidR="00F25631">
        <w:rPr>
          <w:i/>
          <w:iCs/>
        </w:rPr>
        <w:t xml:space="preserve">= </w:t>
      </w:r>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w:t>
      </w:r>
      <w:commentRangeStart w:id="15"/>
      <w:r w:rsidR="00ED6B3C">
        <w:t>gardens</w:t>
      </w:r>
      <w:commentRangeEnd w:id="15"/>
      <w:r w:rsidR="00F25631">
        <w:rPr>
          <w:rStyle w:val="CommentReference"/>
        </w:rPr>
        <w:commentReference w:id="15"/>
      </w:r>
      <w:r w:rsidR="00ED6B3C">
        <w:t>.</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lastRenderedPageBreak/>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50580EA0" w:rsidR="00221FC8" w:rsidRPr="00233D87" w:rsidRDefault="00221FC8" w:rsidP="00233D87">
      <w:pPr>
        <w:pBdr>
          <w:top w:val="nil"/>
          <w:left w:val="nil"/>
          <w:bottom w:val="nil"/>
          <w:right w:val="nil"/>
          <w:between w:val="nil"/>
        </w:pBdr>
        <w:spacing w:after="120"/>
      </w:pPr>
      <w:r>
        <w:rPr>
          <w:i/>
          <w:iCs/>
        </w:rPr>
        <w:t>Confirmation of genetic effects using a four</w:t>
      </w:r>
      <w:r w:rsidR="006B1536">
        <w:rPr>
          <w:i/>
          <w:iCs/>
        </w:rPr>
        <w:t>-</w:t>
      </w:r>
      <w:r>
        <w:rPr>
          <w:i/>
          <w:iCs/>
        </w:rPr>
        <w:t xml:space="preserve">way cross </w:t>
      </w:r>
    </w:p>
    <w:p w14:paraId="4527B641" w14:textId="0AC1A3AF"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w:t>
      </w:r>
      <w:r w:rsidR="001E2451">
        <w:t>genotypes</w:t>
      </w:r>
      <w:r w:rsidR="00C67A36">
        <w:t xml:space="preserve">, AP13xDAC, and the two late flowering </w:t>
      </w:r>
      <w:r w:rsidR="001E2451">
        <w:t>genotypes</w:t>
      </w:r>
      <w:r w:rsidR="00C67A36">
        <w:t xml:space="preserve">, WBCxVS16. We then clonally propagated and planted the four parents, the two F1 </w:t>
      </w:r>
      <w:r w:rsidR="001E2451">
        <w:t xml:space="preserve">genotypes </w:t>
      </w:r>
      <w:r w:rsidR="00C67A36">
        <w:t xml:space="preserve">(AP13xDAC, and VS16xWBC), and 801 F2 </w:t>
      </w:r>
      <w:r w:rsidR="001E2451">
        <w:t xml:space="preserve">genotypes </w:t>
      </w:r>
      <w:r w:rsidR="00C67A36">
        <w:t xml:space="preserve">at eight field sites, then recorded </w:t>
      </w:r>
      <w:proofErr w:type="spellStart"/>
      <w:r w:rsidR="00C67A36">
        <w:t>greenup</w:t>
      </w:r>
      <w:proofErr w:type="spellEnd"/>
      <w:r w:rsidR="00C67A36">
        <w:t xml:space="preserve"> and flowering date for </w:t>
      </w:r>
      <w:r w:rsidR="00222488">
        <w:t xml:space="preserve">the </w:t>
      </w:r>
      <w:r w:rsidR="00C67A36">
        <w:t xml:space="preserve">2019 </w:t>
      </w:r>
      <w:commentRangeStart w:id="16"/>
      <w:commentRangeStart w:id="17"/>
      <w:r w:rsidR="00C67A36">
        <w:t>season</w:t>
      </w:r>
      <w:commentRangeEnd w:id="16"/>
      <w:r w:rsidR="00EC428D">
        <w:rPr>
          <w:rStyle w:val="CommentReference"/>
        </w:rPr>
        <w:commentReference w:id="16"/>
      </w:r>
      <w:commentRangeEnd w:id="17"/>
      <w:r w:rsidR="005D296C">
        <w:rPr>
          <w:rStyle w:val="CommentReference"/>
        </w:rPr>
        <w:commentReference w:id="17"/>
      </w:r>
      <w:r w:rsidR="00C67A36">
        <w:t>.</w:t>
      </w:r>
    </w:p>
    <w:p w14:paraId="1F87C4E4" w14:textId="03DEBC3F" w:rsidR="00C67A36" w:rsidRDefault="00D25049" w:rsidP="00C67A36">
      <w:pPr>
        <w:ind w:firstLine="720"/>
      </w:pPr>
      <w:r>
        <w:t xml:space="preserve">To look for </w:t>
      </w:r>
      <w:commentRangeStart w:id="18"/>
      <w:r>
        <w:t>dominance</w:t>
      </w:r>
      <w:commentRangeEnd w:id="18"/>
      <w:r w:rsidR="001538B5">
        <w:rPr>
          <w:rStyle w:val="CommentReference"/>
        </w:rPr>
        <w:commentReference w:id="18"/>
      </w:r>
      <w:r>
        <w:t xml:space="preserve"> in flowering cues, w</w:t>
      </w:r>
      <w:r w:rsidR="00C67A36">
        <w:t>e compared the 2019 flowering dates of</w:t>
      </w:r>
      <w:r w:rsidR="00FD1C37">
        <w:t xml:space="preserve"> the two</w:t>
      </w:r>
      <w:r w:rsidR="00C67A36">
        <w:t xml:space="preserve"> F1 </w:t>
      </w:r>
      <w:r w:rsidR="00FD1C37">
        <w:t xml:space="preserve">genotypes </w:t>
      </w:r>
      <w:r w:rsidR="00C67A36">
        <w:t>to th</w:t>
      </w:r>
      <w:r w:rsidR="00FD1C37">
        <w:t>ose of the</w:t>
      </w:r>
      <w:r w:rsidR="005F584E">
        <w:t xml:space="preserve"> </w:t>
      </w:r>
      <w:proofErr w:type="spellStart"/>
      <w:r w:rsidR="005F584E">
        <w:t>fourway</w:t>
      </w:r>
      <w:proofErr w:type="spellEnd"/>
      <w:r w:rsidR="00C67A36">
        <w:t xml:space="preserve"> parent</w:t>
      </w:r>
      <w:r w:rsidR="00FD1C37">
        <w:t xml:space="preserve"> genotypes</w:t>
      </w:r>
      <w:r w:rsidR="00C67A36">
        <w:t xml:space="preserve"> and </w:t>
      </w:r>
      <w:r w:rsidR="00FD1C37">
        <w:t xml:space="preserve">to </w:t>
      </w:r>
      <w:r w:rsidR="00C67A36">
        <w:t xml:space="preserve">the diversity panel. </w:t>
      </w:r>
      <w:r w:rsidR="00FD1C37">
        <w:t>The</w:t>
      </w:r>
      <w:r>
        <w:t xml:space="preserve"> F1 </w:t>
      </w:r>
      <w:r w:rsidR="00FD1C37">
        <w:t xml:space="preserve">genotypes </w:t>
      </w:r>
      <w:r>
        <w:lastRenderedPageBreak/>
        <w:t xml:space="preserve">differed in flowering date by </w:t>
      </w:r>
      <w:r w:rsidR="00C67A36">
        <w:t>17 days</w:t>
      </w:r>
      <w:r>
        <w:t xml:space="preserve"> on average</w:t>
      </w:r>
      <w:r w:rsidR="00FD1C37">
        <w:t>; however</w:t>
      </w:r>
      <w:r w:rsidR="00C67A36">
        <w:t xml:space="preserve">, </w:t>
      </w:r>
      <w:r w:rsidR="00FD1C37">
        <w:t xml:space="preserve">both F1 genotypes </w:t>
      </w:r>
      <w:r w:rsidR="00C67A36">
        <w:t xml:space="preserve">flowered at </w:t>
      </w:r>
      <w:commentRangeStart w:id="19"/>
      <w:r w:rsidR="00C67A36">
        <w:t>similar dates as the</w:t>
      </w:r>
      <w:r w:rsidR="00FD1C37">
        <w:t>ir</w:t>
      </w:r>
      <w:r w:rsidR="00C67A36">
        <w:t xml:space="preserve"> Midwest parent</w:t>
      </w:r>
      <w:r w:rsidR="00FD1C37">
        <w:t xml:space="preserve"> genotype</w:t>
      </w:r>
      <w:r w:rsidR="00C67A36">
        <w:t xml:space="preserve"> each year, and as Midwest subpopulation individuals in general (</w:t>
      </w:r>
      <w:r w:rsidR="00795EC4">
        <w:t>Supplementary Figure X</w:t>
      </w:r>
      <w:r w:rsidR="00C67A36">
        <w:t>; early and late F1s flowered 8.1 +/- 8.1 and 7.9 +/- 13.3 days behind their F0 parents</w:t>
      </w:r>
      <w:r w:rsidR="00FD1C37">
        <w:t>)</w:t>
      </w:r>
      <w:r w:rsidR="00C67A36">
        <w:t xml:space="preserve">. </w:t>
      </w:r>
      <w:commentRangeEnd w:id="19"/>
      <w:r w:rsidR="004146FF">
        <w:rPr>
          <w:rStyle w:val="CommentReference"/>
        </w:rPr>
        <w:commentReference w:id="19"/>
      </w:r>
    </w:p>
    <w:p w14:paraId="2F3C4146" w14:textId="170C8059" w:rsidR="00C40A28" w:rsidRDefault="00D25049" w:rsidP="007A4790">
      <w:pPr>
        <w:ind w:firstLine="720"/>
      </w:pPr>
      <w:r>
        <w:t xml:space="preserve">To confirm associations for flowering in our diversity </w:t>
      </w:r>
      <w:r w:rsidR="006B1536">
        <w:t xml:space="preserve">GWAS </w:t>
      </w:r>
      <w:r>
        <w:t xml:space="preserve">panel, we </w:t>
      </w:r>
      <w:r w:rsidR="00BF33D7">
        <w:t xml:space="preserve">conducted QTL mapping of </w:t>
      </w:r>
      <w:proofErr w:type="spellStart"/>
      <w:r w:rsidR="00BF33D7">
        <w:t>greenup</w:t>
      </w:r>
      <w:proofErr w:type="spellEnd"/>
      <w:r w:rsidR="00BF33D7">
        <w:t xml:space="preserve"> and flowering in 2019 for seven common gardens. </w:t>
      </w:r>
      <w:r w:rsidR="00795EC4">
        <w:t>We</w:t>
      </w:r>
      <w:r w:rsidR="00BF33D7">
        <w:t xml:space="preserve"> again</w:t>
      </w:r>
      <w:r w:rsidR="00795EC4">
        <w:t xml:space="preserve"> </w:t>
      </w:r>
      <w:r w:rsidR="00BF33D7">
        <w:t>analyzed flowering in three ways</w:t>
      </w:r>
      <w:r w:rsidR="00795EC4">
        <w:t xml:space="preserve">: as a function of Julian date (‘flowering date’), as a function of cumulative GDD between </w:t>
      </w:r>
      <w:proofErr w:type="spellStart"/>
      <w:r w:rsidR="00795EC4">
        <w:t>greenup</w:t>
      </w:r>
      <w:proofErr w:type="spellEnd"/>
      <w:r w:rsidR="00795EC4">
        <w:t xml:space="preserve"> and flowering (‘flowering GDD’)</w:t>
      </w:r>
      <w:r w:rsidR="00547513">
        <w:t xml:space="preserve">, and as a function of daylength at flowering </w:t>
      </w:r>
      <w:r w:rsidR="00C87644">
        <w:t>(‘flowering daylength’)</w:t>
      </w:r>
      <w:r w:rsidR="00795EC4">
        <w:t xml:space="preserve">. There were no significant QTL for </w:t>
      </w:r>
      <w:proofErr w:type="spellStart"/>
      <w:r w:rsidR="00795EC4">
        <w:t>greenup</w:t>
      </w:r>
      <w:proofErr w:type="spellEnd"/>
      <w:r w:rsidR="00795EC4">
        <w:t>.</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 xml:space="preserve">Of these strongest four QTL, all but the QTL on Chr02N had consistent associations in five or more GWAS </w:t>
      </w:r>
      <w:r w:rsidR="00CD7BC2">
        <w:t>(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4KG047800</w:t>
      </w:r>
    </w:p>
    <w:p w14:paraId="2B9F8D3C" w14:textId="28976A36" w:rsidR="00280A33" w:rsidRPr="00280A33" w:rsidRDefault="00A447C6" w:rsidP="0014353C">
      <w:pPr>
        <w:ind w:firstLine="720"/>
      </w:pPr>
      <w:r>
        <w:t xml:space="preserve">Of the smaller QTL, the QTL </w:t>
      </w:r>
      <w:r w:rsidR="00CD7BC2">
        <w:t xml:space="preserve">for flowering daylength </w:t>
      </w:r>
      <w:r>
        <w:t>on Chr</w:t>
      </w:r>
      <w:r w:rsidR="00CD7BC2">
        <w:t xml:space="preserve">02K, and the QTL for flowering daylength on Chr09N overlapped with the 20kb interval with consistent associations in five or more GWAS.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r w:rsidR="00280A33">
        <w:rPr>
          <w:i/>
          <w:iCs/>
        </w:rPr>
        <w:tab/>
      </w:r>
      <w:r w:rsidR="00201E4B">
        <w:t xml:space="preserve"> </w:t>
      </w:r>
    </w:p>
    <w:p w14:paraId="23AF94D4" w14:textId="77777777" w:rsidR="002804FC" w:rsidRDefault="002804FC" w:rsidP="002804FC">
      <w:pPr>
        <w:rPr>
          <w:i/>
          <w:iCs/>
        </w:rPr>
      </w:pPr>
      <w:r w:rsidRPr="004A5825">
        <w:rPr>
          <w:i/>
          <w:iCs/>
        </w:rPr>
        <w:t>Genotype-by-environment effects o</w:t>
      </w:r>
      <w:r>
        <w:rPr>
          <w:i/>
          <w:iCs/>
        </w:rPr>
        <w:t>n</w:t>
      </w:r>
      <w:r w:rsidRPr="004A5825">
        <w:rPr>
          <w:i/>
          <w:iCs/>
        </w:rPr>
        <w:t xml:space="preserve"> </w:t>
      </w:r>
      <w:proofErr w:type="spellStart"/>
      <w:r>
        <w:rPr>
          <w:i/>
          <w:iCs/>
        </w:rPr>
        <w:t>greenup</w:t>
      </w:r>
      <w:proofErr w:type="spellEnd"/>
      <w:r>
        <w:rPr>
          <w:i/>
          <w:iCs/>
        </w:rPr>
        <w:t xml:space="preserve"> and </w:t>
      </w:r>
      <w:r w:rsidRPr="004A5825">
        <w:rPr>
          <w:i/>
          <w:iCs/>
        </w:rPr>
        <w:t>flowering as functions of environmental cues</w:t>
      </w:r>
    </w:p>
    <w:p w14:paraId="262514B7" w14:textId="04D8AA36" w:rsidR="002804FC" w:rsidRDefault="002804FC" w:rsidP="0014353C">
      <w:r>
        <w:tab/>
        <w:t xml:space="preserve">At the continental scale we found no consistent associations for </w:t>
      </w:r>
      <w:proofErr w:type="spellStart"/>
      <w:r>
        <w:t>greenup</w:t>
      </w:r>
      <w:proofErr w:type="spellEnd"/>
      <w:r>
        <w:t xml:space="preserve">, due to the presence of negative phenotypic and genetic correlations in </w:t>
      </w:r>
      <w:proofErr w:type="spellStart"/>
      <w:r>
        <w:t>greenup</w:t>
      </w:r>
      <w:proofErr w:type="spellEnd"/>
      <w:r>
        <w:t xml:space="preserve"> date between the Texas and North gardens. In contrast, there were some recurring associations for flowering at this scale. A variance components analysis of flowering G and GxE across the eight common gardens also suggested the presence of GxE for rainfall, GDD, and photoperiod cues for flowering, for which variation was more visible outside of each subpopulations’ native range. We explored GxE in </w:t>
      </w:r>
      <w:proofErr w:type="spellStart"/>
      <w:r>
        <w:t>greenup</w:t>
      </w:r>
      <w:proofErr w:type="spellEnd"/>
      <w:r w:rsidR="00D360A9">
        <w:t xml:space="preserve"> and flowering</w:t>
      </w:r>
      <w:r>
        <w:t xml:space="preserve"> as it covaried with </w:t>
      </w:r>
      <w:r w:rsidR="00D360A9">
        <w:t>multiple</w:t>
      </w:r>
      <w:r>
        <w:t xml:space="preserve"> environmental cues in additional analyses</w:t>
      </w:r>
      <w:r w:rsidR="00D360A9">
        <w:t xml:space="preserve">. </w:t>
      </w:r>
      <w:r>
        <w:t xml:space="preserve">We conducted univariate GWAS at each common garden for </w:t>
      </w:r>
      <w:proofErr w:type="spellStart"/>
      <w:r>
        <w:t>greenup</w:t>
      </w:r>
      <w:proofErr w:type="spellEnd"/>
      <w:r>
        <w:t xml:space="preserve"> and flowering, then analyzed the allelic effects of unlinked SNPs across common garden sites for the top 5000 or </w:t>
      </w:r>
      <w:r w:rsidR="00D360A9">
        <w:t>19000</w:t>
      </w:r>
      <w:r>
        <w:t xml:space="preserve"> SNPs, respectively, using mash</w:t>
      </w:r>
      <w:r w:rsidR="00D360A9">
        <w:t xml:space="preserve"> and specifying hypothesis-based covariance matrices based on covariation in environmental cues in the </w:t>
      </w:r>
      <w:proofErr w:type="spellStart"/>
      <w:r w:rsidR="00D360A9">
        <w:t>greenup</w:t>
      </w:r>
      <w:proofErr w:type="spellEnd"/>
      <w:r w:rsidR="00D360A9">
        <w:t xml:space="preserve"> or flowering date window for the Midwest, Gulf, and both subpopulations</w:t>
      </w:r>
      <w:r>
        <w:t xml:space="preserve">. When the same SNP set is used in multiple univariate GWAS, a subsequent mash analysis shares information on patterns of effect size and direction for SNPs across these GWAS, improving the power to detect significant, shared results. Importantly, </w:t>
      </w:r>
      <w:r>
        <w:lastRenderedPageBreak/>
        <w:t xml:space="preserve">mash allows – indeed, even generates – multiple covariance matrices that particular SNP effects can load on to. Mash then shrinks effect estimates for each SNP towards one of a set of covariance matrices. </w:t>
      </w:r>
      <w:r w:rsidR="00D360A9">
        <w:t>If a SNP</w:t>
      </w:r>
      <w:r w:rsidR="00583ED6">
        <w:t xml:space="preserve"> affecting flowering</w:t>
      </w:r>
      <w:r w:rsidR="00D360A9">
        <w:t xml:space="preserve"> then loads onto a covariance matrix created from the correlations between daylengths of flowering, we can infer that </w:t>
      </w:r>
      <w:r w:rsidR="00583ED6">
        <w:t>the linked effect of this SNP is responding to the environmental cue of flowering daylength.</w:t>
      </w:r>
      <w:r w:rsidR="00D360A9">
        <w:t xml:space="preserve"> </w:t>
      </w:r>
      <w:r>
        <w:t xml:space="preserve">Just as different genetic subpopulations can have different strengths of connection between phenotypes and genotypes (Korte and Farlow 2013), and can have different genetic covariances between these phenotypes at different gardens (Figure 1B), distinct SNPs can have different patterns of effect, or covariances, on phenotypes at different gardens. These user-specified and data-driven covariance matrices are an important advantage mash offers for studying patterns of GxE. </w:t>
      </w:r>
    </w:p>
    <w:p w14:paraId="779866BA" w14:textId="77777777" w:rsidR="002804FC" w:rsidRDefault="002804FC" w:rsidP="002804FC">
      <w:pPr>
        <w:ind w:firstLine="720"/>
      </w:pPr>
      <w:r>
        <w:t xml:space="preserve">We first used mash to examine GxE in </w:t>
      </w:r>
      <w:proofErr w:type="spellStart"/>
      <w:r>
        <w:t>greenup</w:t>
      </w:r>
      <w:proofErr w:type="spellEnd"/>
      <w:r>
        <w:t xml:space="preserve"> in the Gulf subpopulation across 16 conditions, representing combinations of garden (eight) and </w:t>
      </w:r>
      <w:proofErr w:type="spellStart"/>
      <w:r>
        <w:t>greenup</w:t>
      </w:r>
      <w:proofErr w:type="spellEnd"/>
      <w:r>
        <w:t xml:space="preserve"> function (two). 10581 of 21697 modeled SNPs had significant effects in one or more condition. The majority of these SNPs (89%) had significant effects in eight or fewer conditions (Figure 3a). Overall, SNP effects were much more varied across gardens than across </w:t>
      </w:r>
      <w:proofErr w:type="spellStart"/>
      <w:r>
        <w:t>greenup</w:t>
      </w:r>
      <w:proofErr w:type="spellEnd"/>
      <w:r>
        <w:t xml:space="preserve"> functions within each garden. SNP effects for </w:t>
      </w:r>
      <w:proofErr w:type="spellStart"/>
      <w:r>
        <w:t>greenup</w:t>
      </w:r>
      <w:proofErr w:type="spellEnd"/>
      <w:r>
        <w:t xml:space="preserve"> exhibited multiple complex types of GxE, demonstrating why attempts to find consistent genetic effects failed for this phenotype. Indeed, only 1.5% of significant SNPs loaded onto a covariance matrix which had equal effects for each condition. Four non-zero covariance matrices loaded 5% or more of total SNPs (Figure 3b). These covariance matrices represent the most common patterns of GxE in SNPs that have significant effects on </w:t>
      </w:r>
      <w:proofErr w:type="spellStart"/>
      <w:proofErr w:type="gramStart"/>
      <w:r>
        <w:t>greenup</w:t>
      </w:r>
      <w:proofErr w:type="spellEnd"/>
      <w:r>
        <w:t>, and</w:t>
      </w:r>
      <w:proofErr w:type="gramEnd"/>
      <w:r>
        <w:t xml:space="preserve"> include both data-derived (ED) and canonical matrices. The first of these, </w:t>
      </w:r>
      <w:bookmarkStart w:id="20" w:name="_Hlk56003235"/>
      <w:proofErr w:type="spellStart"/>
      <w:r>
        <w:t>ED_tPCA</w:t>
      </w:r>
      <w:proofErr w:type="spellEnd"/>
      <w:r>
        <w:t xml:space="preserve">, loaded 49% of the significant SNPs. 65.3% of the variation in this matrix was captured by two major patterns (eigenvector 1 and 2 from a singular value decomposition explained 65.3% of the total variation in this covariance matrix) (Figure 3c, 3d). The first eigenvector was similar to the first eigenvector of ED_PCA_1. ED_PCA_1 loaded 21.5% of the significant SNPs, and was characterized by large magnitude (&gt;|0.5|) effects decreasing </w:t>
      </w:r>
      <w:proofErr w:type="spellStart"/>
      <w:r>
        <w:t>greenup</w:t>
      </w:r>
      <w:proofErr w:type="spellEnd"/>
      <w:r>
        <w:t xml:space="preserve"> date and </w:t>
      </w:r>
      <w:proofErr w:type="spellStart"/>
      <w:r>
        <w:t>greenup</w:t>
      </w:r>
      <w:proofErr w:type="spellEnd"/>
      <w:r>
        <w:t xml:space="preserve"> GDD at the Texas gardens and in Oklahoma, with moderate magnitude effects (|0.2| to |0.5|) increasing </w:t>
      </w:r>
      <w:proofErr w:type="spellStart"/>
      <w:r>
        <w:t>greenup</w:t>
      </w:r>
      <w:proofErr w:type="spellEnd"/>
      <w:r>
        <w:t xml:space="preserve"> date and </w:t>
      </w:r>
      <w:proofErr w:type="spellStart"/>
      <w:r>
        <w:t>greenup</w:t>
      </w:r>
      <w:proofErr w:type="spellEnd"/>
      <w:r>
        <w:t xml:space="preserve"> GDD in MO and MI (Figure 3e). The first eigenvectors of both ED_PCA_1 and </w:t>
      </w:r>
      <w:proofErr w:type="spellStart"/>
      <w:r>
        <w:t>ED_tPCA</w:t>
      </w:r>
      <w:proofErr w:type="spellEnd"/>
      <w:r>
        <w:t xml:space="preserve"> have antagonistic pleiotropy for </w:t>
      </w:r>
      <w:proofErr w:type="spellStart"/>
      <w:r>
        <w:t>greenup</w:t>
      </w:r>
      <w:proofErr w:type="spellEnd"/>
      <w:r>
        <w:t xml:space="preserve"> between all four of the southern and two of the northern common gardens. The second eigenvector of </w:t>
      </w:r>
      <w:proofErr w:type="spellStart"/>
      <w:r>
        <w:t>ED_tPCA</w:t>
      </w:r>
      <w:proofErr w:type="spellEnd"/>
      <w:r>
        <w:t>, explaining 21.7% of the variation in this matrix, showed large magnitudes of effects at the MO and MI gardens, and moderate effects in the TX1, TX3, and SD gardens (Figure 3d). It also showed antagonistic pleiotropy between the SD gardens and the Texas, MO, and MI gardens. The third covariance matrix,</w:t>
      </w:r>
      <w:bookmarkEnd w:id="20"/>
      <w:r>
        <w:t xml:space="preserve"> ED_PCA_3, loaded 8.8% of the significant SNPs, and was characterized by large magnitude effects on both </w:t>
      </w:r>
      <w:proofErr w:type="spellStart"/>
      <w:r>
        <w:t>greenup</w:t>
      </w:r>
      <w:proofErr w:type="spellEnd"/>
      <w:r>
        <w:t xml:space="preserve"> functions at the NE garden, with differentially sensitive effects at the other northern gardens and antagonistically pleiotropic effects at the Texas and OK gardens (Figure 3f). The last, ED_PCA_4, loaded 5.4% of the significant SNPs, and was characterized by antagonistic pleiotropy between the gardens in the center of the latitudinal gradient, of large magnitude at OK, relative to gardens at the lowest and highest latitudes, of large magnitude at TX1 and SD (Figure 3g).</w:t>
      </w:r>
    </w:p>
    <w:p w14:paraId="2CA9DAE4" w14:textId="77777777" w:rsidR="002804FC" w:rsidRDefault="002804FC" w:rsidP="002804FC">
      <w:pPr>
        <w:ind w:firstLine="720"/>
      </w:pPr>
      <w:r>
        <w:t xml:space="preserve">We characterized patterns of differential sensitivity and antagonistic pleiotropy between all SNPs and all pairs of gardens. Between pairs of gardens, the fraction of antagonistically pleiotropic loci varied between 0 and 53%, with the most antagonistic pleiotropy between the Texas and OK gardens and the MO and MI gardens (Figure 3h). The fraction of differentially sensitive loci varied between 0 and 44%, with the most differential sensitivity occurring between the NE garden and other gardens, particularly the Texas, OK, and SD gardens (Figure 3i). </w:t>
      </w:r>
    </w:p>
    <w:p w14:paraId="0B3F3745" w14:textId="77777777" w:rsidR="002804FC" w:rsidRDefault="002804FC" w:rsidP="002804FC">
      <w:pPr>
        <w:ind w:firstLine="720"/>
        <w:rPr>
          <w:i/>
          <w:iCs/>
        </w:rPr>
      </w:pPr>
      <w:r>
        <w:lastRenderedPageBreak/>
        <w:t xml:space="preserve">We looked for enrichments of genes that could potentially affect </w:t>
      </w:r>
      <w:proofErr w:type="spellStart"/>
      <w:r>
        <w:t>greenup</w:t>
      </w:r>
      <w:proofErr w:type="spellEnd"/>
      <w:r>
        <w:t xml:space="preserve"> in the 20kb genomic windows surrounding the 10581 SNPs with significant effects on </w:t>
      </w:r>
      <w:proofErr w:type="spellStart"/>
      <w:r>
        <w:t>greenup</w:t>
      </w:r>
      <w:proofErr w:type="spellEnd"/>
      <w:r>
        <w:t xml:space="preserve">. </w:t>
      </w:r>
      <w:r w:rsidRPr="00C85145">
        <w:rPr>
          <w:i/>
          <w:iCs/>
        </w:rPr>
        <w:t>Were these effects enriched for genes in rice with presumably similar functions?</w:t>
      </w:r>
      <w:r>
        <w:rPr>
          <w:i/>
          <w:iCs/>
        </w:rPr>
        <w:t xml:space="preserve"> </w:t>
      </w:r>
      <w:r w:rsidRPr="00C85145">
        <w:rPr>
          <w:i/>
          <w:iCs/>
        </w:rPr>
        <w:t>What were the GO enrichments for genes from regions that loaded onto each of these covariance matrices?</w:t>
      </w:r>
      <w:r>
        <w:rPr>
          <w:i/>
          <w:iCs/>
        </w:rPr>
        <w:t xml:space="preserve"> Distinct GO enrichments in SNP sets that load onto different covariance matrices, maybe?</w:t>
      </w:r>
    </w:p>
    <w:p w14:paraId="1ED286C0" w14:textId="42BF0438" w:rsidR="002E0E12" w:rsidRDefault="00787BDD" w:rsidP="00E00649">
      <w:r>
        <w:t>_____________________________________________________________________________________</w:t>
      </w:r>
    </w:p>
    <w:p w14:paraId="728D0D0F" w14:textId="60CA4B48" w:rsidR="001F4704" w:rsidRDefault="002E0E12" w:rsidP="00E00649">
      <w:r>
        <w:tab/>
        <w:t xml:space="preserve">We then used mash to </w:t>
      </w:r>
      <w:r w:rsidR="00B328D5">
        <w:t xml:space="preserve">explore garden-specific patterns of GxE in flowering in both subpopulations across </w:t>
      </w:r>
      <w:r w:rsidR="00583ED6">
        <w:t>our eight gardens</w:t>
      </w:r>
      <w:r w:rsidR="00B328D5">
        <w:t>.</w:t>
      </w:r>
      <w:r w:rsidR="00583ED6">
        <w:t xml:space="preserve"> We ran mash on the Gulf, Midwest, and both subpopulations using 30 ‘hypothesis’ covariance matrices that corresponded to correlations in ten environmental cues on the flowering dates in each of the three genetic subpopulations. We also included eight ‘data-driven’ covariance matrices and 14 ‘canonical’ covariance matrices. </w:t>
      </w:r>
      <w:r w:rsidR="001F4704">
        <w:t xml:space="preserve">Including the hypothesized covariance matrices improved the log likelihood of the model fit relative to a model with just data-driven and canonical covariance matrices for all three subpopulation models. </w:t>
      </w:r>
      <w:r w:rsidR="00583ED6">
        <w:t xml:space="preserve">We first examined which covariance matrices SNP effects loaded on to. </w:t>
      </w:r>
    </w:p>
    <w:p w14:paraId="4210E3B3" w14:textId="578591E2" w:rsidR="00E00649" w:rsidRDefault="00583ED6" w:rsidP="00E00649">
      <w:r>
        <w:br/>
        <w:t>In the Gulf subpopulation, most SNP effects</w:t>
      </w:r>
      <w:r w:rsidR="00926BDB">
        <w:t xml:space="preserve"> (57.6%)</w:t>
      </w:r>
      <w:r>
        <w:t xml:space="preserve"> loaded on to the data-driven covariance matrices</w:t>
      </w:r>
      <w:r w:rsidR="00926BDB">
        <w:t>, and 9.8% of effects loaded onto the canonical covariance matrices</w:t>
      </w:r>
      <w:r>
        <w:t>.</w:t>
      </w:r>
      <w:r w:rsidR="00926BDB">
        <w:t xml:space="preserve"> However, 32.6%</w:t>
      </w:r>
      <w:r w:rsidR="00102750">
        <w:t xml:space="preserve"> of SNP effects loaded on to the hypothesized covariance matrices, mostly onto daylength </w:t>
      </w:r>
      <w:r w:rsidR="001F4704">
        <w:t xml:space="preserve">(13.0%) </w:t>
      </w:r>
      <w:r w:rsidR="00102750">
        <w:t xml:space="preserve">and Julian date </w:t>
      </w:r>
      <w:r w:rsidR="001F4704">
        <w:t xml:space="preserve">(8.7%) </w:t>
      </w:r>
      <w:r w:rsidR="00102750">
        <w:t xml:space="preserve">for the Gulf and Midwest </w:t>
      </w:r>
      <w:proofErr w:type="spellStart"/>
      <w:r w:rsidR="00102750">
        <w:t>subpops</w:t>
      </w:r>
      <w:proofErr w:type="spellEnd"/>
      <w:r w:rsidR="00102750">
        <w:t>, and also onto daylength change in the Midwest subpopulation</w:t>
      </w:r>
      <w:r w:rsidR="001F4704">
        <w:t xml:space="preserve"> (11.0%)</w:t>
      </w:r>
      <w:r w:rsidR="00102750">
        <w:t xml:space="preserve">. </w:t>
      </w:r>
    </w:p>
    <w:p w14:paraId="70410157" w14:textId="0FE86E56" w:rsidR="00102750" w:rsidRDefault="00102750" w:rsidP="00E00649">
      <w:r>
        <w:t xml:space="preserve">In the Midwest subpopulation, </w:t>
      </w:r>
      <w:r w:rsidR="00540769">
        <w:t xml:space="preserve">a similar proportion of SNP effects loaded onto the data-driven (45.1%) and canonical (9.4%) covariance matrices. 45.6% of SNP effects loaded on to the hypothesized covariance matrices. In contrast to the Gulf subpopulation, these effects almost entirely loaded on to matrices of covariation in cumulative GDD for </w:t>
      </w:r>
      <w:r w:rsidR="001F4704">
        <w:t>the Gulf (18.2%), Midwest (18.4%), or both subpopulations (8.4%)</w:t>
      </w:r>
      <w:r w:rsidR="00540769">
        <w:t xml:space="preserve">, with a small number of effects </w:t>
      </w:r>
      <w:r w:rsidR="001F4704">
        <w:t xml:space="preserve">(0.6%) </w:t>
      </w:r>
      <w:r w:rsidR="00540769">
        <w:t>loaded onto cumulative rainfall in the Gulf subpopulation.</w:t>
      </w:r>
    </w:p>
    <w:p w14:paraId="163E7CF0" w14:textId="5772779C" w:rsidR="00E00649" w:rsidRDefault="00540769" w:rsidP="0014353C">
      <w:r>
        <w:t>In mash on both subpopulations, similar proportions of SNP effects loaded onto the data-driven (51.2%) and canonical (2.9%) covariance matrices</w:t>
      </w:r>
      <w:r w:rsidR="00B503BA">
        <w:t>. Here, while a small number of effects continued to load on to cumulative GDD (3.8%), most SNPs loaded on to day length in the Gulf (11.5%) or Gulf &amp; Midwest (6.2%) subpopulations, daylength change in the Midwest subpopulation (18.3%), and flowering in the Gulf &amp; Midwest subpopulations</w:t>
      </w:r>
      <w:r w:rsidR="001F4704">
        <w:t xml:space="preserve"> (6.2%)</w:t>
      </w:r>
      <w:r w:rsidR="00B503BA">
        <w:t>.</w:t>
      </w:r>
    </w:p>
    <w:p w14:paraId="3795D589" w14:textId="0F15D996" w:rsidR="00280A33" w:rsidRDefault="00712C36" w:rsidP="0014353C">
      <w:pPr>
        <w:pStyle w:val="ListParagraph"/>
        <w:numPr>
          <w:ilvl w:val="0"/>
          <w:numId w:val="3"/>
        </w:numPr>
      </w:pPr>
      <w:proofErr w:type="spellStart"/>
      <w:r>
        <w:t>Mashhattans</w:t>
      </w:r>
      <w:proofErr w:type="spellEnd"/>
      <w:r>
        <w:t xml:space="preserve"> colored by covariance matrices.</w:t>
      </w:r>
    </w:p>
    <w:p w14:paraId="54490D4F" w14:textId="739F32A5" w:rsidR="00712C36" w:rsidRDefault="005A7ED5" w:rsidP="0014353C">
      <w:pPr>
        <w:pStyle w:val="ListParagraph"/>
        <w:numPr>
          <w:ilvl w:val="0"/>
          <w:numId w:val="3"/>
        </w:numPr>
      </w:pPr>
      <w:r>
        <w:t xml:space="preserve">What patterns do the data-driven matrices capture that our weather matrices </w:t>
      </w:r>
      <w:proofErr w:type="gramStart"/>
      <w:r>
        <w:t>don’t</w:t>
      </w:r>
      <w:proofErr w:type="gramEnd"/>
      <w:r>
        <w:t xml:space="preserve"> capture?</w:t>
      </w:r>
    </w:p>
    <w:p w14:paraId="3D66E292" w14:textId="708502C2" w:rsidR="005A7ED5" w:rsidRDefault="005A7ED5" w:rsidP="0014353C">
      <w:pPr>
        <w:pStyle w:val="ListParagraph"/>
        <w:numPr>
          <w:ilvl w:val="0"/>
          <w:numId w:val="3"/>
        </w:numPr>
      </w:pPr>
      <w:r>
        <w:t>We characterized patterns of differential sensitivity and antagonistic pleiotropy between all SNPs and all pairs of gardens.</w:t>
      </w:r>
    </w:p>
    <w:p w14:paraId="39C7C9FB" w14:textId="3C6FAC9D" w:rsidR="005A7ED5" w:rsidRDefault="005A7ED5" w:rsidP="000D3755">
      <w:pPr>
        <w:pStyle w:val="ListParagraph"/>
        <w:numPr>
          <w:ilvl w:val="0"/>
          <w:numId w:val="3"/>
        </w:numPr>
      </w:pPr>
      <w:r>
        <w:t xml:space="preserve">We looked for enrichments of genes that could potentially affect </w:t>
      </w:r>
      <w:r w:rsidR="00593624">
        <w:t>flowering</w:t>
      </w:r>
      <w:r>
        <w:t xml:space="preserve"> in the 20kb genomic windows surrounding the SNPs with significant effects on </w:t>
      </w:r>
      <w:r w:rsidR="00593624">
        <w:t>flowering</w:t>
      </w:r>
      <w:r>
        <w:t>.</w:t>
      </w:r>
    </w:p>
    <w:p w14:paraId="233DD648" w14:textId="448865C6" w:rsidR="00B51D49" w:rsidRDefault="00B51D49" w:rsidP="0014353C">
      <w:pPr>
        <w:pStyle w:val="ListParagraph"/>
        <w:numPr>
          <w:ilvl w:val="0"/>
          <w:numId w:val="3"/>
        </w:numPr>
      </w:pPr>
      <w:r>
        <w:t xml:space="preserve">Rerun </w:t>
      </w:r>
      <w:proofErr w:type="spellStart"/>
      <w:r>
        <w:t>greenup</w:t>
      </w:r>
      <w:proofErr w:type="spellEnd"/>
      <w:r>
        <w:t xml:space="preserve"> mash and rewrite </w:t>
      </w:r>
      <w:proofErr w:type="spellStart"/>
      <w:r>
        <w:t>greenup</w:t>
      </w:r>
      <w:proofErr w:type="spellEnd"/>
      <w:r>
        <w:t xml:space="preserve"> mash section.</w:t>
      </w:r>
    </w:p>
    <w:p w14:paraId="4AA12546" w14:textId="77777777" w:rsidR="00233D87" w:rsidRDefault="00233D87" w:rsidP="0014353C">
      <w:pPr>
        <w:rPr>
          <w:i/>
          <w:iCs/>
        </w:rPr>
      </w:pPr>
    </w:p>
    <w:p w14:paraId="4A5E47F0" w14:textId="0E82F7D9" w:rsidR="008F24F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516AFD1F" w14:textId="2054CAE6" w:rsidR="004F24A8" w:rsidRPr="00F4170F" w:rsidRDefault="004F24A8" w:rsidP="008F24FF">
      <w:pPr>
        <w:rPr>
          <w:i/>
          <w:iCs/>
        </w:rPr>
      </w:pPr>
      <w:r>
        <w:rPr>
          <w:i/>
          <w:iCs/>
        </w:rPr>
        <w:lastRenderedPageBreak/>
        <w:tab/>
        <w:t>How many mash regions with GxE colocalized with these 8 QTL?</w:t>
      </w:r>
    </w:p>
    <w:p w14:paraId="7050BBE6" w14:textId="152008E9" w:rsidR="006E31FC" w:rsidRDefault="006E31FC" w:rsidP="006E31FC">
      <w:pPr>
        <w:ind w:firstLine="720"/>
      </w:pPr>
      <w:r>
        <w:t>All eight QTL for flowering date exhibited significant GxE between common garden sites. Our cross design allowed us to estimate allelic effects of alleles from all four parents as contrasts of alleles in the F</w:t>
      </w:r>
      <w:r w:rsidR="00494725">
        <w:t>2</w:t>
      </w:r>
      <w:r>
        <w:t xml:space="preserve"> individuals. In the </w:t>
      </w:r>
      <w:commentRangeStart w:id="21"/>
      <w:r>
        <w:t>early flowering allele set</w:t>
      </w:r>
      <w:commentRangeEnd w:id="21"/>
      <w:r w:rsidR="00494725">
        <w:rPr>
          <w:rStyle w:val="CommentReference"/>
        </w:rPr>
        <w:commentReference w:id="21"/>
      </w:r>
      <w:r>
        <w:t xml:space="preserve">,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w:t>
      </w:r>
      <w:commentRangeStart w:id="22"/>
      <w:r>
        <w:t xml:space="preserve">27 </w:t>
      </w:r>
      <w:proofErr w:type="spellStart"/>
      <w:r>
        <w:t>AxB</w:t>
      </w:r>
      <w:proofErr w:type="spellEnd"/>
      <w:r>
        <w:t xml:space="preserve"> alleles accelerated flowering by decreasing the GDD required for flowering</w:t>
      </w:r>
      <w:commentRangeEnd w:id="22"/>
      <w:r w:rsidR="00494725">
        <w:rPr>
          <w:rStyle w:val="CommentReference"/>
        </w:rPr>
        <w:commentReference w:id="22"/>
      </w:r>
      <w:r>
        <w:t xml:space="preserve">,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09028274" w:rsidR="00AC59C4" w:rsidRPr="0026306B" w:rsidRDefault="00AC59C4" w:rsidP="00866E58">
      <w:pPr>
        <w:pStyle w:val="ListParagraph"/>
        <w:numPr>
          <w:ilvl w:val="0"/>
          <w:numId w:val="2"/>
        </w:numPr>
        <w:rPr>
          <w:i/>
          <w:iCs/>
        </w:rPr>
      </w:pPr>
      <w:r w:rsidRPr="0026306B">
        <w:rPr>
          <w:i/>
          <w:iCs/>
        </w:rPr>
        <w:t>Possible reasons why we didn’t find candidates in GWAS for other three QTL inter</w:t>
      </w:r>
      <w:r w:rsidRPr="00663879">
        <w:rPr>
          <w:i/>
          <w:iCs/>
        </w:rPr>
        <w:t xml:space="preserve">vals: false negatives, type of allele shifts we are testing here vs the </w:t>
      </w:r>
      <w:proofErr w:type="spellStart"/>
      <w:r w:rsidRPr="00663879">
        <w:rPr>
          <w:i/>
          <w:iCs/>
        </w:rPr>
        <w:t>fourway</w:t>
      </w:r>
      <w:proofErr w:type="spellEnd"/>
      <w:r w:rsidR="00663879" w:rsidRPr="00663879">
        <w:rPr>
          <w:i/>
          <w:iCs/>
        </w:rPr>
        <w:t>, allele frequency:</w:t>
      </w:r>
      <w:r w:rsidR="00663879" w:rsidRPr="0014353C">
        <w:rPr>
          <w:i/>
          <w:iCs/>
        </w:rPr>
        <w:t xml:space="preserve">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w:t>
      </w:r>
      <w:proofErr w:type="gramStart"/>
      <w:r w:rsidRPr="0026306B">
        <w:rPr>
          <w:i/>
          <w:iCs/>
        </w:rPr>
        <w:t>couldn’t</w:t>
      </w:r>
      <w:proofErr w:type="gramEnd"/>
      <w:r w:rsidRPr="0026306B">
        <w:rPr>
          <w:i/>
          <w:iCs/>
        </w:rPr>
        <w:t xml:space="preserve"> detect in our </w:t>
      </w:r>
      <w:proofErr w:type="spellStart"/>
      <w:r w:rsidRPr="0026306B">
        <w:rPr>
          <w:i/>
          <w:iCs/>
        </w:rPr>
        <w:t>fourway</w:t>
      </w:r>
      <w:proofErr w:type="spellEnd"/>
      <w:r w:rsidRPr="0026306B">
        <w:rPr>
          <w:i/>
          <w:iCs/>
        </w:rPr>
        <w:t xml:space="preserve">? Particularly differences between Gulf alleles… maybe offer up Gulf specific GWAS/mash here. Or GWAS on any individual that is tetraploid and looks like </w:t>
      </w:r>
      <w:proofErr w:type="gramStart"/>
      <w:r w:rsidRPr="0026306B">
        <w:rPr>
          <w:i/>
          <w:iCs/>
        </w:rPr>
        <w:t>it’s</w:t>
      </w:r>
      <w:proofErr w:type="gramEnd"/>
      <w:r w:rsidRPr="0026306B">
        <w:rPr>
          <w:i/>
          <w:iCs/>
        </w:rPr>
        <w:t xml:space="preserve"> photoperiod sensitive – including some admixed and Atlantic individuals. As an idea.</w:t>
      </w:r>
    </w:p>
    <w:p w14:paraId="399F85D1" w14:textId="3FCFC5FB" w:rsidR="00AC59C4" w:rsidRDefault="00271295" w:rsidP="00866E58">
      <w:pPr>
        <w:pStyle w:val="ListParagraph"/>
        <w:numPr>
          <w:ilvl w:val="0"/>
          <w:numId w:val="2"/>
        </w:numPr>
        <w:rPr>
          <w:i/>
          <w:iCs/>
        </w:rPr>
      </w:pPr>
      <w:r>
        <w:rPr>
          <w:i/>
          <w:iCs/>
        </w:rPr>
        <w:t>D</w:t>
      </w:r>
      <w:r w:rsidR="00AC59C4" w:rsidRPr="0026306B">
        <w:rPr>
          <w:i/>
          <w:iCs/>
        </w:rPr>
        <w:t>iscussion of environmental cues</w:t>
      </w:r>
      <w:r>
        <w:rPr>
          <w:i/>
          <w:iCs/>
        </w:rPr>
        <w:t xml:space="preserve"> and environmental covariation. There is</w:t>
      </w:r>
      <w:r w:rsidR="00663879" w:rsidRPr="0014353C">
        <w:rPr>
          <w:i/>
          <w:iCs/>
        </w:rPr>
        <w:t xml:space="preserve"> some compelling evidence that the gulf pop has evolved different critical cues compared to Midwest</w:t>
      </w:r>
      <w:r>
        <w:rPr>
          <w:i/>
          <w:iCs/>
        </w:rPr>
        <w:t>.</w:t>
      </w:r>
    </w:p>
    <w:p w14:paraId="2339FD5F" w14:textId="77777777" w:rsidR="00271295" w:rsidRDefault="00271295" w:rsidP="0014353C">
      <w:pPr>
        <w:pStyle w:val="ListParagraph"/>
        <w:numPr>
          <w:ilvl w:val="1"/>
          <w:numId w:val="2"/>
        </w:numPr>
      </w:pPr>
      <w:r>
        <w:t xml:space="preserve">Strikingly, across both subpopulations, flowering as a function of daylength had stronger associations in Texas, and flowering as a function of GDD had stronger associations in the North (Figure 2). Indeed, the Gulf subpopulation only had significant associations for daylength in the Texas gardens, not for GDD, while the Midwest subpopulation only had significant associations for cumulative GDD in the Texas gardens, not for daylength. </w:t>
      </w:r>
    </w:p>
    <w:p w14:paraId="43CB278F" w14:textId="747BBCF6" w:rsidR="00271295" w:rsidRPr="0014353C" w:rsidRDefault="00271295" w:rsidP="00271295">
      <w:pPr>
        <w:pStyle w:val="ListParagraph"/>
        <w:numPr>
          <w:ilvl w:val="1"/>
          <w:numId w:val="2"/>
        </w:numPr>
        <w:rPr>
          <w:i/>
          <w:iCs/>
        </w:rPr>
      </w:pPr>
      <w:r>
        <w:t xml:space="preserve">Mash on Midwest subpopulation found SNP effects that covary as cumulative GDD covaries, while mash on the Gulf subpopulation found SNP effects that covary as daylength, or daylength change at an interval slightly before Gulf flowering, daylength change at Midwest flowering (Midwest almost always flowers a similar timespan before the Gulf flowerings). </w:t>
      </w:r>
    </w:p>
    <w:p w14:paraId="4A0D133E" w14:textId="234F70DD" w:rsidR="00271295" w:rsidRPr="0014353C" w:rsidRDefault="00271295" w:rsidP="00271295">
      <w:pPr>
        <w:pStyle w:val="ListParagraph"/>
        <w:numPr>
          <w:ilvl w:val="1"/>
          <w:numId w:val="2"/>
        </w:numPr>
        <w:rPr>
          <w:i/>
          <w:iCs/>
        </w:rPr>
      </w:pPr>
      <w:r>
        <w:t xml:space="preserve">These distinct cues led to somewhat confounding results in the Gulf/Midwest </w:t>
      </w:r>
      <w:proofErr w:type="spellStart"/>
      <w:r>
        <w:t>fourway</w:t>
      </w:r>
      <w:proofErr w:type="spellEnd"/>
      <w:r>
        <w:t xml:space="preserve"> cross and in the Gulf &amp; Midwest diversity panel. In the diversity panel, daylength cues dominated, probably because of the large number of Gulf plants compared to Midwest plants (more than twice as many Gulf plants at most sites). In the </w:t>
      </w:r>
      <w:proofErr w:type="spellStart"/>
      <w:r>
        <w:t>fourway</w:t>
      </w:r>
      <w:proofErr w:type="spellEnd"/>
      <w:r>
        <w:t xml:space="preserve"> cross, F1s demonstrated that Midwest cues were dominant</w:t>
      </w:r>
      <w:r w:rsidR="007A3F65">
        <w:t>. However, the QTL with the highest LOD scores were for daylength</w:t>
      </w:r>
      <w:r w:rsidR="004E6008">
        <w:t xml:space="preserve">. All QTL but one for </w:t>
      </w:r>
      <w:proofErr w:type="spellStart"/>
      <w:r w:rsidR="004E6008">
        <w:t>cGDD</w:t>
      </w:r>
      <w:proofErr w:type="spellEnd"/>
      <w:r w:rsidR="004E6008">
        <w:t xml:space="preserve"> colocalized with QTL for </w:t>
      </w:r>
      <w:r w:rsidR="004E6008">
        <w:lastRenderedPageBreak/>
        <w:t xml:space="preserve">daylength change or daylength. In contrast, daylength had four QTL that did not colocalize with </w:t>
      </w:r>
      <w:proofErr w:type="spellStart"/>
      <w:r w:rsidR="004E6008">
        <w:t>cGDD</w:t>
      </w:r>
      <w:proofErr w:type="spellEnd"/>
      <w:r w:rsidR="004E6008">
        <w:t>.</w:t>
      </w:r>
    </w:p>
    <w:p w14:paraId="39A98582" w14:textId="2253595C" w:rsidR="004E6008" w:rsidRPr="0026306B" w:rsidRDefault="004E6008" w:rsidP="0014353C">
      <w:pPr>
        <w:pStyle w:val="ListParagraph"/>
        <w:numPr>
          <w:ilvl w:val="1"/>
          <w:numId w:val="2"/>
        </w:numPr>
        <w:rPr>
          <w:i/>
          <w:iCs/>
        </w:rPr>
      </w:pPr>
      <w:r>
        <w:t>Our weather covariance matrices did explain some patterns of SNP effects, but there were major patterns of SNP effects not explained by weather data. Luckily, these patterns loaded onto data-driven covariance matrices, so we could understand these patterns and potential location-specific drivers, even if we could not map these to specific environmental cues at this time.</w:t>
      </w:r>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23" w:name="_Hlk41465404"/>
      <w:r>
        <w:t xml:space="preserve"> (</w:t>
      </w:r>
      <w:proofErr w:type="spellStart"/>
      <w:r>
        <w:t>Madakadze</w:t>
      </w:r>
      <w:proofErr w:type="spellEnd"/>
      <w:r>
        <w:t xml:space="preserve"> et al 1998c; Sanderson and Wolf, 1995a, 1995b).</w:t>
      </w:r>
      <w:bookmarkEnd w:id="23"/>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2FE6AA74" w:rsidR="00DF30A5" w:rsidRPr="001218C4" w:rsidRDefault="00AA7FA1" w:rsidP="002918DA">
      <w:pPr>
        <w:rPr>
          <w:i/>
          <w:iCs/>
        </w:rPr>
      </w:pPr>
      <w:r w:rsidRPr="001218C4">
        <w:rPr>
          <w:i/>
          <w:iCs/>
        </w:rPr>
        <w:t xml:space="preserve">Panel </w:t>
      </w:r>
      <w:r w:rsidR="00C71E4E" w:rsidRPr="001218C4">
        <w:rPr>
          <w:i/>
          <w:iCs/>
        </w:rPr>
        <w:t>sequencing</w:t>
      </w:r>
      <w:r w:rsidR="00DF30A5" w:rsidRPr="001218C4">
        <w:rPr>
          <w:i/>
          <w:iCs/>
        </w:rPr>
        <w:t xml:space="preserve"> </w:t>
      </w:r>
      <w:r w:rsidR="00C71E4E" w:rsidRPr="001218C4">
        <w:rPr>
          <w:i/>
          <w:iCs/>
        </w:rPr>
        <w:t xml:space="preserve">and </w:t>
      </w:r>
      <w:r w:rsidR="00DF30A5" w:rsidRPr="001218C4">
        <w:rPr>
          <w:i/>
          <w:iCs/>
        </w:rPr>
        <w:t>ecotype classification</w:t>
      </w:r>
    </w:p>
    <w:p w14:paraId="199020DE" w14:textId="2F51D65F" w:rsidR="00940202" w:rsidRDefault="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r w:rsidR="00663879" w:rsidDel="00663879">
        <w:t xml:space="preserve">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356E92A0"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w:t>
      </w:r>
      <w:r w:rsidR="00663879">
        <w:t>define the phenotype using that</w:t>
      </w:r>
      <w:r>
        <w:t xml:space="preserve"> cue. We looked at heritability for nine traits associated with 50% flowering: </w:t>
      </w:r>
      <w:commentRangeStart w:id="24"/>
      <w:r>
        <w:t xml:space="preserve">daylength (analogous for a critical daylength for flowering), </w:t>
      </w:r>
      <w:commentRangeEnd w:id="24"/>
      <w:r w:rsidR="0092284C">
        <w:rPr>
          <w:rStyle w:val="CommentReference"/>
        </w:rPr>
        <w:commentReference w:id="24"/>
      </w:r>
      <w:r>
        <w:t xml:space="preserve">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lastRenderedPageBreak/>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655C758" w:rsidR="00AA7FA1" w:rsidRPr="002918DA" w:rsidRDefault="00DF30A5" w:rsidP="00AE5D08">
      <w:pPr>
        <w:rPr>
          <w:b/>
          <w:bCs/>
          <w:i/>
          <w:iCs/>
        </w:rPr>
      </w:pPr>
      <w:r w:rsidRPr="002918DA">
        <w:rPr>
          <w:b/>
          <w:bCs/>
          <w:i/>
          <w:iCs/>
        </w:rPr>
        <w:t>Four</w:t>
      </w:r>
      <w:r w:rsidR="00A5055F">
        <w:rPr>
          <w:b/>
          <w:bCs/>
          <w:i/>
          <w:iCs/>
        </w:rPr>
        <w:t>-</w:t>
      </w:r>
      <w:r w:rsidRPr="002918DA">
        <w:rPr>
          <w:b/>
          <w:bCs/>
          <w:i/>
          <w:iCs/>
        </w:rPr>
        <w:t xml:space="preserve">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05FF6822"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t>
      </w:r>
      <w:r w:rsidR="00E44C4E">
        <w:t>-</w:t>
      </w:r>
      <w:r w:rsidR="00607E2B">
        <w:t>way mapping population has been described previously (</w:t>
      </w:r>
      <w:r>
        <w:t>Milano</w:t>
      </w:r>
      <w:r w:rsidR="00607E2B">
        <w:t xml:space="preserve"> et al 201</w:t>
      </w:r>
      <w:r>
        <w:t>6</w:t>
      </w:r>
      <w:r w:rsidR="00607E2B">
        <w:t>). Briefly,</w:t>
      </w:r>
      <w:r w:rsidRPr="00DB530F">
        <w:rPr>
          <w:bCs/>
        </w:rPr>
        <w:t xml:space="preserve"> </w:t>
      </w:r>
      <w:r>
        <w:rPr>
          <w:bCs/>
        </w:rPr>
        <w:t>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lastRenderedPageBreak/>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1F1CDE55"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w:t>
      </w:r>
      <w:r w:rsidR="00E55616">
        <w:rPr>
          <w:bCs/>
        </w:rPr>
        <w:t>QTL</w:t>
      </w:r>
      <w:r>
        <w:rPr>
          <w:bCs/>
        </w:rPr>
        <w:t xml:space="preserve"> + E + </w:t>
      </w:r>
      <w:r w:rsidR="00E55616">
        <w:rPr>
          <w:bCs/>
        </w:rPr>
        <w:t>QTL</w:t>
      </w:r>
      <w:r>
        <w:rPr>
          <w:bCs/>
        </w:rPr>
        <w:t xml:space="preserve"> x E + </w:t>
      </w:r>
      <w:r w:rsidR="00E55616">
        <w:rPr>
          <w:bCs/>
        </w:rPr>
        <w:t xml:space="preserve">kinship + </w:t>
      </w:r>
      <w:r>
        <w:rPr>
          <w:bCs/>
        </w:rPr>
        <w:t xml:space="preserve">e, where </w:t>
      </w:r>
      <w:r>
        <w:rPr>
          <w:rFonts w:cstheme="minorHAnsi"/>
          <w:bCs/>
        </w:rPr>
        <w:t>µ</w:t>
      </w:r>
      <w:r>
        <w:rPr>
          <w:bCs/>
        </w:rPr>
        <w:t xml:space="preserve"> is the population mean, </w:t>
      </w:r>
      <w:r w:rsidR="00E55616">
        <w:rPr>
          <w:bCs/>
        </w:rPr>
        <w:t>QTL</w:t>
      </w:r>
      <w:r>
        <w:rPr>
          <w:bCs/>
        </w:rPr>
        <w:t xml:space="preserve"> is the </w:t>
      </w:r>
      <w:r w:rsidR="00E55616">
        <w:rPr>
          <w:bCs/>
        </w:rPr>
        <w:t xml:space="preserve">marker </w:t>
      </w:r>
      <w:r>
        <w:rPr>
          <w:bCs/>
        </w:rPr>
        <w:t xml:space="preserve">genetic effect (i.e., kinship matrix), E is the environmental effects (i.e., field sites), </w:t>
      </w:r>
      <w:r w:rsidR="00E55616">
        <w:rPr>
          <w:bCs/>
        </w:rPr>
        <w:t>QTL</w:t>
      </w:r>
      <w:r>
        <w:rPr>
          <w:bCs/>
        </w:rPr>
        <w:t xml:space="preserve"> x E is the interaction between </w:t>
      </w:r>
      <w:r w:rsidR="00E55616">
        <w:rPr>
          <w:bCs/>
        </w:rPr>
        <w:t xml:space="preserve">marker </w:t>
      </w:r>
      <w:r>
        <w:rPr>
          <w:bCs/>
        </w:rPr>
        <w:t xml:space="preserve">genetic and environmental effects, </w:t>
      </w:r>
      <w:r w:rsidR="00E55616">
        <w:rPr>
          <w:bCs/>
        </w:rPr>
        <w:t>kinship corresponds to the background po</w:t>
      </w:r>
      <w:r w:rsidR="00DE3984">
        <w:rPr>
          <w:bCs/>
        </w:rPr>
        <w:t>l</w:t>
      </w:r>
      <w:r w:rsidR="00E55616">
        <w:rPr>
          <w:bCs/>
        </w:rPr>
        <w:t xml:space="preserve">ygenic variation, </w:t>
      </w:r>
      <w:r>
        <w:rPr>
          <w:bCs/>
        </w:rPr>
        <w:t xml:space="preserve">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318A1861" w:rsidR="00A2334A" w:rsidRDefault="00B43D9C" w:rsidP="00A2334A">
      <w:pPr>
        <w:ind w:firstLine="720"/>
      </w:pPr>
      <w:commentRangeStart w:id="25"/>
      <w:commentRangeEnd w:id="25"/>
      <w:r>
        <w:rPr>
          <w:rStyle w:val="CommentReference"/>
        </w:rPr>
        <w:commentReference w:id="25"/>
      </w:r>
    </w:p>
    <w:p w14:paraId="2979A48A" w14:textId="7D87E358" w:rsidR="00A2334A" w:rsidRDefault="00A2334A" w:rsidP="00954192"/>
    <w:p w14:paraId="5FD7E0C3" w14:textId="635B1D47" w:rsidR="00A2334A" w:rsidRPr="00E9448A" w:rsidRDefault="00C735AD" w:rsidP="002621DA">
      <w:r>
        <w:fldChar w:fldCharType="begin"/>
      </w:r>
      <w:r>
        <w:instrText xml:space="preserve"> ADDIN </w:instrText>
      </w:r>
      <w:r>
        <w:fldChar w:fldCharType="end"/>
      </w:r>
    </w:p>
    <w:sectPr w:rsidR="00A2334A" w:rsidRPr="00E9448A" w:rsidSect="002B26AE">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enger, Thomas E" w:date="2020-10-12T10:39:00Z" w:initials="JTE">
    <w:p w14:paraId="50B49B34" w14:textId="604E369F" w:rsidR="00271295" w:rsidRDefault="00271295">
      <w:pPr>
        <w:pStyle w:val="CommentText"/>
      </w:pPr>
      <w:r>
        <w:rPr>
          <w:rStyle w:val="CommentReference"/>
        </w:rPr>
        <w:annotationRef/>
      </w:r>
      <w:r>
        <w:t>NP usually has a bullet point abstract</w:t>
      </w:r>
    </w:p>
  </w:comment>
  <w:comment w:id="1" w:author="Juenger, Thomas E" w:date="2020-10-12T10:44:00Z" w:initials="JTE">
    <w:p w14:paraId="2C7564AD" w14:textId="086492A0" w:rsidR="00271295" w:rsidRDefault="00271295">
      <w:pPr>
        <w:pStyle w:val="CommentText"/>
      </w:pPr>
      <w:r>
        <w:rPr>
          <w:rStyle w:val="CommentReference"/>
        </w:rPr>
        <w:annotationRef/>
      </w:r>
      <w:r>
        <w:t>I’d add some information about the degree of GxE, maybe the nature of GxE, and what we think we can say about the drivers of the GxE……but of course probably too early to worry much abstract as still sorting out results</w:t>
      </w:r>
    </w:p>
  </w:comment>
  <w:comment w:id="2" w:author="Juenger, Thomas E" w:date="2020-10-12T10:58:00Z" w:initials="JTE">
    <w:p w14:paraId="03FF6FF1" w14:textId="16743BB1" w:rsidR="00271295" w:rsidRDefault="00271295">
      <w:pPr>
        <w:pStyle w:val="CommentText"/>
      </w:pPr>
      <w:r>
        <w:rPr>
          <w:rStyle w:val="CommentReference"/>
        </w:rPr>
        <w:annotationRef/>
      </w:r>
      <w:r>
        <w:t xml:space="preserve">I like this paragraph – but, I worry a bit that it leaves out some of the flowering time literature and work in crop grasses – lots of information in maize and sorghum – including studies of local adaptation and detailed work on photoperiod.  </w:t>
      </w:r>
    </w:p>
    <w:p w14:paraId="2F313F5F" w14:textId="77777777" w:rsidR="00271295" w:rsidRDefault="00271295">
      <w:pPr>
        <w:pStyle w:val="CommentText"/>
      </w:pPr>
    </w:p>
    <w:p w14:paraId="6C9269B3" w14:textId="0355882C" w:rsidR="00271295" w:rsidRDefault="00271295">
      <w:pPr>
        <w:pStyle w:val="CommentText"/>
        <w:rPr>
          <w:rStyle w:val="Hyperlink"/>
        </w:rPr>
      </w:pPr>
      <w:hyperlink r:id="rId1" w:history="1">
        <w:r w:rsidRPr="005D4924">
          <w:rPr>
            <w:rStyle w:val="Hyperlink"/>
          </w:rPr>
          <w:t>https://www.nature.com/articles/ng.3784</w:t>
        </w:r>
      </w:hyperlink>
    </w:p>
    <w:p w14:paraId="0355A06F" w14:textId="4CC85CA7" w:rsidR="00271295" w:rsidRDefault="00271295">
      <w:pPr>
        <w:pStyle w:val="CommentText"/>
      </w:pPr>
    </w:p>
    <w:p w14:paraId="3D975F17" w14:textId="61404059" w:rsidR="00271295" w:rsidRDefault="00271295">
      <w:pPr>
        <w:pStyle w:val="CommentText"/>
      </w:pPr>
      <w:hyperlink r:id="rId2" w:history="1">
        <w:r w:rsidRPr="00197B7F">
          <w:rPr>
            <w:rStyle w:val="Hyperlink"/>
          </w:rPr>
          <w:t>https://link.springer.com/article/10.1007/s00122-013-2059-z</w:t>
        </w:r>
      </w:hyperlink>
    </w:p>
    <w:p w14:paraId="0AE597EA" w14:textId="5FDBEFF5" w:rsidR="00271295" w:rsidRDefault="00271295">
      <w:pPr>
        <w:pStyle w:val="CommentText"/>
      </w:pPr>
    </w:p>
    <w:p w14:paraId="13917F45" w14:textId="75088CD7" w:rsidR="00271295" w:rsidRDefault="00271295">
      <w:pPr>
        <w:pStyle w:val="CommentText"/>
      </w:pPr>
      <w:r w:rsidRPr="00F24C88">
        <w:t>https://www.pnas.org/content/108/39/16469</w:t>
      </w:r>
    </w:p>
    <w:p w14:paraId="75911656" w14:textId="22929608" w:rsidR="00271295" w:rsidRDefault="00271295">
      <w:pPr>
        <w:pStyle w:val="CommentText"/>
      </w:pPr>
    </w:p>
  </w:comment>
  <w:comment w:id="4" w:author="Juenger, Thomas E" w:date="2020-10-12T12:15:00Z" w:initials="JTE">
    <w:p w14:paraId="0B2AE9AA" w14:textId="2A16DE65" w:rsidR="00271295" w:rsidRDefault="00271295">
      <w:pPr>
        <w:pStyle w:val="CommentText"/>
      </w:pPr>
      <w:r>
        <w:rPr>
          <w:rStyle w:val="CommentReference"/>
        </w:rPr>
        <w:annotationRef/>
      </w:r>
      <w: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6" w:author="Juenger, Thomas E" w:date="2020-10-12T12:12:00Z" w:initials="JTE">
    <w:p w14:paraId="4B8F79A6" w14:textId="51322A2C" w:rsidR="00271295" w:rsidRDefault="00271295">
      <w:pPr>
        <w:pStyle w:val="CommentText"/>
      </w:pPr>
      <w:r>
        <w:rPr>
          <w:rStyle w:val="CommentReference"/>
        </w:rPr>
        <w:annotationRef/>
      </w:r>
      <w:r>
        <w:t>Natural maize is outbred and highly variable….so maybe a relevant example……</w:t>
      </w:r>
    </w:p>
  </w:comment>
  <w:comment w:id="7" w:author="Juenger, Thomas E" w:date="2020-10-12T12:20:00Z" w:initials="JTE">
    <w:p w14:paraId="17498C06" w14:textId="77777777" w:rsidR="00271295" w:rsidRDefault="00271295">
      <w:pPr>
        <w:pStyle w:val="CommentText"/>
      </w:pPr>
      <w:r>
        <w:rPr>
          <w:rStyle w:val="CommentReference"/>
        </w:rPr>
        <w:annotationRef/>
      </w:r>
      <w:r>
        <w:t>Might cite some of the classic McMillan literature on switchgrass flowering</w:t>
      </w:r>
      <w:proofErr w:type="gramStart"/>
      <w:r>
        <w:t>…..</w:t>
      </w:r>
      <w:proofErr w:type="gramEnd"/>
      <w:r>
        <w:t>although it’s pretty messy stuff….I also think there are papers looking at photoperiod……and even some mapping……..</w:t>
      </w:r>
    </w:p>
    <w:p w14:paraId="7EC2482A" w14:textId="77777777" w:rsidR="00271295" w:rsidRDefault="00271295">
      <w:pPr>
        <w:pStyle w:val="CommentText"/>
      </w:pPr>
    </w:p>
    <w:p w14:paraId="42B6053D" w14:textId="24DF48AD" w:rsidR="00271295" w:rsidRDefault="00271295">
      <w:pPr>
        <w:pStyle w:val="CommentText"/>
      </w:pPr>
      <w:hyperlink r:id="rId3" w:history="1">
        <w:r w:rsidRPr="00197B7F">
          <w:rPr>
            <w:rStyle w:val="Hyperlink"/>
          </w:rPr>
          <w:t>https://www.frontiersin.org/articles/10.3389/fpls.2018.01250/full</w:t>
        </w:r>
      </w:hyperlink>
    </w:p>
    <w:p w14:paraId="6F68DE78" w14:textId="77777777" w:rsidR="00271295" w:rsidRDefault="00271295">
      <w:pPr>
        <w:pStyle w:val="CommentText"/>
      </w:pPr>
    </w:p>
    <w:p w14:paraId="6F788E6E" w14:textId="3BB84A2B" w:rsidR="00271295" w:rsidRDefault="00271295">
      <w:pPr>
        <w:pStyle w:val="CommentText"/>
      </w:pPr>
      <w:hyperlink r:id="rId4" w:history="1">
        <w:r w:rsidRPr="00197B7F">
          <w:rPr>
            <w:rStyle w:val="Hyperlink"/>
          </w:rPr>
          <w:t>https://pubmed.ncbi.nlm.nih.gov/27443672/</w:t>
        </w:r>
      </w:hyperlink>
    </w:p>
    <w:p w14:paraId="6F25F6F7" w14:textId="77777777" w:rsidR="00271295" w:rsidRDefault="00271295">
      <w:pPr>
        <w:pStyle w:val="CommentText"/>
      </w:pPr>
    </w:p>
    <w:p w14:paraId="563CDA60" w14:textId="5F90F628" w:rsidR="00271295" w:rsidRDefault="00271295">
      <w:pPr>
        <w:pStyle w:val="CommentText"/>
      </w:pPr>
      <w:hyperlink r:id="rId5" w:history="1">
        <w:r w:rsidRPr="00197B7F">
          <w:rPr>
            <w:rStyle w:val="Hyperlink"/>
          </w:rPr>
          <w:t>https://acsess.onlinelibrary.wiley.com/doi/full/10.3835/plantgenome2017.10.0093</w:t>
        </w:r>
      </w:hyperlink>
    </w:p>
    <w:p w14:paraId="093DB934" w14:textId="77777777" w:rsidR="00271295" w:rsidRDefault="00271295">
      <w:pPr>
        <w:pStyle w:val="CommentText"/>
      </w:pPr>
    </w:p>
    <w:p w14:paraId="4E2269C3" w14:textId="2DC0932B" w:rsidR="00271295" w:rsidRDefault="00271295">
      <w:pPr>
        <w:pStyle w:val="CommentText"/>
      </w:pPr>
      <w:r>
        <w:t>and others</w:t>
      </w:r>
      <w:proofErr w:type="gramStart"/>
      <w:r>
        <w:t>…..</w:t>
      </w:r>
      <w:proofErr w:type="gramEnd"/>
    </w:p>
  </w:comment>
  <w:comment w:id="8" w:author="Juenger, Thomas E" w:date="2020-10-12T12:32:00Z" w:initials="JTE">
    <w:p w14:paraId="5BC39286" w14:textId="315E2124" w:rsidR="00271295" w:rsidRDefault="00271295">
      <w:pPr>
        <w:pStyle w:val="CommentText"/>
      </w:pPr>
      <w:r>
        <w:rPr>
          <w:rStyle w:val="CommentReference"/>
        </w:rPr>
        <w:annotationRef/>
      </w:r>
      <w:r>
        <w:t>This is a solid introduction</w:t>
      </w:r>
      <w:proofErr w:type="gramStart"/>
      <w:r>
        <w:t>…..</w:t>
      </w:r>
      <w:proofErr w:type="gramEnd"/>
      <w:r>
        <w:t>might need some tweaking to foreshadow major results….but otherwise reads well</w:t>
      </w:r>
    </w:p>
  </w:comment>
  <w:comment w:id="9" w:author="Juenger, Thomas E" w:date="2020-10-12T12:29:00Z" w:initials="JTE">
    <w:p w14:paraId="72567522" w14:textId="2258C935" w:rsidR="00271295" w:rsidRDefault="00271295">
      <w:pPr>
        <w:pStyle w:val="CommentText"/>
      </w:pPr>
      <w:r>
        <w:rPr>
          <w:rStyle w:val="CommentReference"/>
        </w:rPr>
        <w:annotationRef/>
      </w:r>
      <w:r>
        <w:t>Might need to define what we mean by these phenotypes</w:t>
      </w:r>
      <w:proofErr w:type="gramStart"/>
      <w:r>
        <w:t>…..</w:t>
      </w:r>
      <w:proofErr w:type="gramEnd"/>
      <w:r>
        <w:t>especially for flowering….as often many different features of phenology called flowering time</w:t>
      </w:r>
    </w:p>
  </w:comment>
  <w:comment w:id="10" w:author="Juenger, Thomas E" w:date="2020-10-12T12:35:00Z" w:initials="JTE">
    <w:p w14:paraId="75052501" w14:textId="77777777" w:rsidR="00271295" w:rsidRDefault="00271295">
      <w:pPr>
        <w:pStyle w:val="CommentText"/>
      </w:pPr>
      <w:r>
        <w:rPr>
          <w:rStyle w:val="CommentReference"/>
        </w:rPr>
        <w:annotationRef/>
      </w:r>
      <w:r>
        <w:t>Great figure]</w:t>
      </w:r>
    </w:p>
    <w:p w14:paraId="2344FB29" w14:textId="77777777" w:rsidR="00271295" w:rsidRDefault="00271295">
      <w:pPr>
        <w:pStyle w:val="CommentText"/>
      </w:pPr>
    </w:p>
    <w:p w14:paraId="4E1B34AA" w14:textId="4321F66E" w:rsidR="00271295" w:rsidRDefault="00271295">
      <w:pPr>
        <w:pStyle w:val="CommentText"/>
      </w:pPr>
      <w: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12" w:author="Juenger, Thomas E" w:date="2020-10-12T12:57:00Z" w:initials="JTE">
    <w:p w14:paraId="7AFE9AA4" w14:textId="0ADFF778" w:rsidR="00271295" w:rsidRDefault="00271295">
      <w:pPr>
        <w:pStyle w:val="CommentText"/>
      </w:pPr>
      <w:r>
        <w:rPr>
          <w:rStyle w:val="CommentReference"/>
        </w:rPr>
        <w:annotationRef/>
      </w:r>
      <w:r>
        <w:t xml:space="preserve">But this varies by subpopulation and by genomic regions – not saying this </w:t>
      </w:r>
      <w:proofErr w:type="gramStart"/>
      <w:r>
        <w:t>isn’t</w:t>
      </w:r>
      <w:proofErr w:type="gramEnd"/>
      <w:r>
        <w:t xml:space="preserve"> a bad window, but maybe push this justification to methods where you can spend more time on it if needed.</w:t>
      </w:r>
    </w:p>
  </w:comment>
  <w:comment w:id="13" w:author="Juenger, Thomas E" w:date="2020-10-12T14:51:00Z" w:initials="JTE">
    <w:p w14:paraId="6BF47B68" w14:textId="6CD9BB11" w:rsidR="00271295" w:rsidRDefault="00271295">
      <w:pPr>
        <w:pStyle w:val="CommentText"/>
      </w:pPr>
      <w:r>
        <w:rPr>
          <w:rStyle w:val="CommentReference"/>
        </w:rPr>
        <w:annotationRef/>
      </w:r>
      <w:r>
        <w:t xml:space="preserve">Detection in 2 or 3 sites </w:t>
      </w:r>
      <w:proofErr w:type="gramStart"/>
      <w:r>
        <w:t>doesn’t</w:t>
      </w:r>
      <w:proofErr w:type="gramEnd"/>
      <w:r>
        <w:t xml:space="preserve"> seem very consistent to me…….</w:t>
      </w:r>
    </w:p>
  </w:comment>
  <w:comment w:id="14" w:author="Juenger, Thomas E" w:date="2020-10-12T14:52:00Z" w:initials="JTE">
    <w:p w14:paraId="38680EFB" w14:textId="5B587446" w:rsidR="00271295" w:rsidRDefault="00271295">
      <w:pPr>
        <w:pStyle w:val="CommentText"/>
      </w:pPr>
      <w:r>
        <w:rPr>
          <w:rStyle w:val="CommentReference"/>
        </w:rPr>
        <w:annotationRef/>
      </w:r>
      <w:r>
        <w:t>Be consistent in presenting p-value digits</w:t>
      </w:r>
    </w:p>
  </w:comment>
  <w:comment w:id="15" w:author="Juenger, Thomas E" w:date="2020-10-12T14:53:00Z" w:initials="JTE">
    <w:p w14:paraId="0A62C7EA" w14:textId="77777777" w:rsidR="00271295" w:rsidRDefault="00271295">
      <w:pPr>
        <w:pStyle w:val="CommentText"/>
      </w:pPr>
      <w:r>
        <w:rPr>
          <w:rStyle w:val="CommentReference"/>
        </w:rPr>
        <w:annotationRef/>
      </w:r>
      <w:r>
        <w:t xml:space="preserve">I think this is an important paragraph and a useful approach- </w:t>
      </w:r>
      <w:proofErr w:type="gramStart"/>
      <w:r>
        <w:t>but,</w:t>
      </w:r>
      <w:proofErr w:type="gramEnd"/>
      <w:r>
        <w:t xml:space="preserve"> I often worry about thresholding issues and overlaps.  I wonder if these changes much depending on whether you relax your criteria.</w:t>
      </w:r>
    </w:p>
    <w:p w14:paraId="6E4B7D63" w14:textId="77777777" w:rsidR="00271295" w:rsidRDefault="00271295">
      <w:pPr>
        <w:pStyle w:val="CommentText"/>
      </w:pPr>
    </w:p>
    <w:p w14:paraId="301F9F4E" w14:textId="77777777" w:rsidR="00271295" w:rsidRDefault="00271295">
      <w:pPr>
        <w:pStyle w:val="CommentText"/>
      </w:pPr>
      <w:r>
        <w:t xml:space="preserve">A more general way to ask the question would be to evaluate genetic correlations across sites……you can estimate genetic covariances using a bivariate mixed model with a kinship matrix – I’ll send along a paper about this – you should be able to do so in ASREML, </w:t>
      </w:r>
      <w:proofErr w:type="spellStart"/>
      <w:r>
        <w:t>sommer</w:t>
      </w:r>
      <w:proofErr w:type="spellEnd"/>
      <w:r>
        <w:t xml:space="preserve">, </w:t>
      </w:r>
      <w:proofErr w:type="spellStart"/>
      <w:r>
        <w:t>etc</w:t>
      </w:r>
      <w:proofErr w:type="spellEnd"/>
      <w:r>
        <w:t>….</w:t>
      </w:r>
    </w:p>
    <w:p w14:paraId="3236B9B4" w14:textId="77777777" w:rsidR="00271295" w:rsidRDefault="00271295">
      <w:pPr>
        <w:pStyle w:val="CommentText"/>
      </w:pPr>
    </w:p>
    <w:p w14:paraId="340134AF" w14:textId="41806AA9" w:rsidR="00271295" w:rsidRDefault="00271295">
      <w:pPr>
        <w:pStyle w:val="CommentText"/>
      </w:pPr>
      <w:r>
        <w:t>Cross environment genetic correlations are a classic alternative way of thinking about GxE</w:t>
      </w:r>
    </w:p>
  </w:comment>
  <w:comment w:id="16" w:author="Juenger, Thomas E" w:date="2020-10-12T14:58:00Z" w:initials="JTE">
    <w:p w14:paraId="2AF15510" w14:textId="716303E6" w:rsidR="00271295" w:rsidRDefault="00271295">
      <w:pPr>
        <w:pStyle w:val="CommentText"/>
      </w:pPr>
      <w:r>
        <w:rPr>
          <w:rStyle w:val="CommentReference"/>
        </w:rPr>
        <w:annotationRef/>
      </w:r>
      <w:r>
        <w:t>Milano et al. 2016 is the primary citation for the 4-way</w:t>
      </w:r>
    </w:p>
  </w:comment>
  <w:comment w:id="17" w:author="Juenger, Thomas E" w:date="2020-10-12T16:59:00Z" w:initials="JTE">
    <w:p w14:paraId="0BC3444F" w14:textId="35B65A2E" w:rsidR="00271295" w:rsidRDefault="00271295">
      <w:pPr>
        <w:pStyle w:val="CommentText"/>
      </w:pPr>
      <w:r>
        <w:rPr>
          <w:rStyle w:val="CommentReference"/>
        </w:rPr>
        <w:annotationRef/>
      </w:r>
      <w:r>
        <w:t xml:space="preserve">Below you talk about contrasting </w:t>
      </w:r>
      <w:proofErr w:type="spellStart"/>
      <w:r>
        <w:t>AxB</w:t>
      </w:r>
      <w:proofErr w:type="spellEnd"/>
      <w:r>
        <w:t xml:space="preserve"> and </w:t>
      </w:r>
      <w:proofErr w:type="spellStart"/>
      <w:r>
        <w:t>CxD</w:t>
      </w:r>
      <w:proofErr w:type="spellEnd"/>
      <w:r>
        <w:t xml:space="preserve"> alleles and whatnot – for those not familiar with outbred QTL mapping</w:t>
      </w:r>
      <w:proofErr w:type="gramStart"/>
      <w:r>
        <w:t>….this</w:t>
      </w:r>
      <w:proofErr w:type="gramEnd"/>
      <w:r>
        <w:t xml:space="preserve"> might be confusing.  We might need to add some text at some point describing the segregation of alleles in the cross and how we can contrast additive effects………I think Milano describes this – as well as some of the other published 4-way studies</w:t>
      </w:r>
    </w:p>
  </w:comment>
  <w:comment w:id="18" w:author="Juenger, Thomas E" w:date="2020-10-12T15:47:00Z" w:initials="JTE">
    <w:p w14:paraId="6F9FD792" w14:textId="7DD62AA3" w:rsidR="00271295" w:rsidRDefault="00271295">
      <w:pPr>
        <w:pStyle w:val="CommentText"/>
      </w:pPr>
      <w:r>
        <w:rPr>
          <w:rStyle w:val="CommentReference"/>
        </w:rPr>
        <w:annotationRef/>
      </w:r>
      <w:r>
        <w:t>I’m always thrown by the use of the term dominance in genetic studies – I don’t think you mean “dominance” in terms of allelic interaction here</w:t>
      </w:r>
      <w:proofErr w:type="gramStart"/>
      <w:r>
        <w:t>…..</w:t>
      </w:r>
      <w:proofErr w:type="gramEnd"/>
      <w:r>
        <w:t>but it could be confused as such.  Maybe pick another term</w:t>
      </w:r>
      <w:proofErr w:type="gramStart"/>
      <w:r>
        <w:t>….maybe</w:t>
      </w:r>
      <w:proofErr w:type="gramEnd"/>
      <w:r>
        <w:t xml:space="preserve"> say” predominant” flowering time queues</w:t>
      </w:r>
    </w:p>
  </w:comment>
  <w:comment w:id="19" w:author="Juenger, Thomas E" w:date="2020-10-12T15:52:00Z" w:initials="JTE">
    <w:p w14:paraId="2D41FFA4" w14:textId="37444CCF" w:rsidR="00271295" w:rsidRDefault="00271295">
      <w:pPr>
        <w:pStyle w:val="CommentText"/>
      </w:pPr>
      <w:r>
        <w:rPr>
          <w:rStyle w:val="CommentReference"/>
        </w:rPr>
        <w:annotationRef/>
      </w:r>
      <w:r>
        <w:t>This is a pretty interesting result – and something that I think many have noticed – the progenies of the 4-way tend to all look more upland-like – this suggest general dominance of upland alleles……</w:t>
      </w:r>
    </w:p>
  </w:comment>
  <w:comment w:id="21" w:author="Juenger, Thomas E" w:date="2020-10-12T17:05:00Z" w:initials="JTE">
    <w:p w14:paraId="7DB9B49A" w14:textId="540A874E" w:rsidR="00271295" w:rsidRDefault="00271295">
      <w:pPr>
        <w:pStyle w:val="CommentText"/>
      </w:pPr>
      <w:r>
        <w:rPr>
          <w:rStyle w:val="CommentReference"/>
        </w:rPr>
        <w:annotationRef/>
      </w:r>
      <w:r>
        <w:t xml:space="preserve">This </w:t>
      </w:r>
      <w:proofErr w:type="gramStart"/>
      <w:r>
        <w:t>isn’t</w:t>
      </w:r>
      <w:proofErr w:type="gramEnd"/>
      <w:r>
        <w:t xml:space="preserve"> clear to me – do you mean comparing the two crosses?</w:t>
      </w:r>
    </w:p>
  </w:comment>
  <w:comment w:id="22" w:author="Juenger, Thomas E" w:date="2020-10-12T17:04:00Z" w:initials="JTE">
    <w:p w14:paraId="1639CF10" w14:textId="633AD345" w:rsidR="00271295" w:rsidRDefault="00271295">
      <w:pPr>
        <w:pStyle w:val="CommentText"/>
      </w:pPr>
      <w:r>
        <w:rPr>
          <w:rStyle w:val="CommentReference"/>
        </w:rPr>
        <w:annotationRef/>
      </w:r>
      <w:proofErr w:type="gramStart"/>
      <w:r>
        <w:t>I’m</w:t>
      </w:r>
      <w:proofErr w:type="gramEnd"/>
      <w:r>
        <w:t xml:space="preserve"> not entirely sure what this means – in the sense that a QTL effect is always contrasting alleles – it’s a relative thing.  So, in this case, is it A or B that is accelerating flowering?  In some </w:t>
      </w:r>
      <w:proofErr w:type="gramStart"/>
      <w:r>
        <w:t>cases</w:t>
      </w:r>
      <w:proofErr w:type="gramEnd"/>
      <w:r>
        <w:t xml:space="preserve"> it might be better to talk about upland/lowland alleles rather than </w:t>
      </w:r>
      <w:proofErr w:type="spellStart"/>
      <w:r>
        <w:t>AxB</w:t>
      </w:r>
      <w:proofErr w:type="spellEnd"/>
      <w:r>
        <w:t>……as it might be tie into the biology of the system</w:t>
      </w:r>
    </w:p>
  </w:comment>
  <w:comment w:id="24" w:author="Juenger, Thomas E" w:date="2020-10-12T17:41:00Z" w:initials="JTE">
    <w:p w14:paraId="645B74A9" w14:textId="4E0014DE" w:rsidR="00271295" w:rsidRDefault="00271295">
      <w:pPr>
        <w:pStyle w:val="CommentText"/>
      </w:pPr>
      <w:r>
        <w:rPr>
          <w:rStyle w:val="CommentReference"/>
        </w:rPr>
        <w:annotationRef/>
      </w:r>
      <w:proofErr w:type="gramStart"/>
      <w:r>
        <w:t>I’m</w:t>
      </w:r>
      <w:proofErr w:type="gramEnd"/>
      <w:r>
        <w:t xml:space="preserve"> not sure I know which daylength you picked – daylength at day of flowering? Or some other metric?  We certainly </w:t>
      </w:r>
      <w:proofErr w:type="gramStart"/>
      <w:r>
        <w:t>don’t</w:t>
      </w:r>
      <w:proofErr w:type="gramEnd"/>
      <w:r>
        <w:t xml:space="preserve"> know critical daylength from our experiments…</w:t>
      </w:r>
    </w:p>
  </w:comment>
  <w:comment w:id="25" w:author="Juenger, Thomas E" w:date="2020-10-12T17:47:00Z" w:initials="JTE">
    <w:p w14:paraId="7D6D0FB6" w14:textId="1271C88A" w:rsidR="00271295" w:rsidRDefault="00271295">
      <w:pPr>
        <w:pStyle w:val="CommentText"/>
      </w:pPr>
      <w:r>
        <w:rPr>
          <w:rStyle w:val="CommentReference"/>
        </w:rPr>
        <w:annotationRef/>
      </w:r>
      <w:r>
        <w:t>This is a bit hard to follow because the x marks are so cramped</w:t>
      </w:r>
      <w:proofErr w:type="gramStart"/>
      <w:r>
        <w:t>….not</w:t>
      </w:r>
      <w:proofErr w:type="gramEnd"/>
      <w:r>
        <w:t xml:space="preserve"> sure if there is a better format</w:t>
      </w:r>
    </w:p>
    <w:p w14:paraId="322723E9" w14:textId="3C53B24A" w:rsidR="00271295" w:rsidRDefault="00271295">
      <w:pPr>
        <w:pStyle w:val="CommentText"/>
      </w:pPr>
    </w:p>
    <w:p w14:paraId="71EB93C0" w14:textId="5073A4BA" w:rsidR="00271295" w:rsidRDefault="00271295">
      <w:pPr>
        <w:pStyle w:val="CommentText"/>
      </w:pPr>
      <w:r>
        <w:t xml:space="preserve">Is that top representing </w:t>
      </w:r>
      <w:proofErr w:type="spellStart"/>
      <w:r>
        <w:t>greenup</w:t>
      </w:r>
      <w:proofErr w:type="spellEnd"/>
      <w:r>
        <w:t xml:space="preserve"> and the bottom flowering time?</w:t>
      </w:r>
    </w:p>
    <w:p w14:paraId="170E6B69" w14:textId="77777777" w:rsidR="00271295" w:rsidRDefault="00271295">
      <w:pPr>
        <w:pStyle w:val="CommentText"/>
      </w:pPr>
    </w:p>
    <w:p w14:paraId="5CB9E2E6" w14:textId="15CA1939" w:rsidR="00271295" w:rsidRDefault="00271295">
      <w:pPr>
        <w:pStyle w:val="CommentText"/>
      </w:pPr>
      <w:r>
        <w:t>Not sure I follow the violin plot – is that the GWAS? But which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B49B34" w15:done="0"/>
  <w15:commentEx w15:paraId="2C7564AD" w15:done="0"/>
  <w15:commentEx w15:paraId="75911656" w15:done="0"/>
  <w15:commentEx w15:paraId="0B2AE9AA" w15:done="0"/>
  <w15:commentEx w15:paraId="4B8F79A6" w15:done="0"/>
  <w15:commentEx w15:paraId="4E2269C3" w15:done="0"/>
  <w15:commentEx w15:paraId="5BC39286" w15:done="0"/>
  <w15:commentEx w15:paraId="72567522" w15:done="0"/>
  <w15:commentEx w15:paraId="4E1B34AA" w15:done="0"/>
  <w15:commentEx w15:paraId="7AFE9AA4" w15:done="0"/>
  <w15:commentEx w15:paraId="6BF47B68" w15:done="0"/>
  <w15:commentEx w15:paraId="38680EFB" w15:done="0"/>
  <w15:commentEx w15:paraId="340134AF" w15:done="0"/>
  <w15:commentEx w15:paraId="2AF15510" w15:done="0"/>
  <w15:commentEx w15:paraId="0BC3444F" w15:done="0"/>
  <w15:commentEx w15:paraId="6F9FD792" w15:done="0"/>
  <w15:commentEx w15:paraId="2D41FFA4" w15:done="0"/>
  <w15:commentEx w15:paraId="7DB9B49A" w15:done="0"/>
  <w15:commentEx w15:paraId="1639CF10" w15:done="0"/>
  <w15:commentEx w15:paraId="645B74A9" w15:done="0"/>
  <w15:commentEx w15:paraId="5CB9E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B49B34" w16cid:durableId="232EB0C5"/>
  <w16cid:commentId w16cid:paraId="2C7564AD" w16cid:durableId="232EB21E"/>
  <w16cid:commentId w16cid:paraId="75911656" w16cid:durableId="232EB53D"/>
  <w16cid:commentId w16cid:paraId="0B2AE9AA" w16cid:durableId="232EC758"/>
  <w16cid:commentId w16cid:paraId="4B8F79A6" w16cid:durableId="232EC6C3"/>
  <w16cid:commentId w16cid:paraId="4E2269C3" w16cid:durableId="232EC896"/>
  <w16cid:commentId w16cid:paraId="5BC39286" w16cid:durableId="23417D6A"/>
  <w16cid:commentId w16cid:paraId="72567522" w16cid:durableId="232ECA95"/>
  <w16cid:commentId w16cid:paraId="4E1B34AA" w16cid:durableId="232ECC00"/>
  <w16cid:commentId w16cid:paraId="7AFE9AA4" w16cid:durableId="232ED12F"/>
  <w16cid:commentId w16cid:paraId="6BF47B68" w16cid:durableId="232EEBF0"/>
  <w16cid:commentId w16cid:paraId="38680EFB" w16cid:durableId="232EEC2B"/>
  <w16cid:commentId w16cid:paraId="340134AF" w16cid:durableId="232EEC68"/>
  <w16cid:commentId w16cid:paraId="2AF15510" w16cid:durableId="232EED93"/>
  <w16cid:commentId w16cid:paraId="0BC3444F" w16cid:durableId="232F0A05"/>
  <w16cid:commentId w16cid:paraId="6F9FD792" w16cid:durableId="232EF8F6"/>
  <w16cid:commentId w16cid:paraId="2D41FFA4" w16cid:durableId="232EFA2D"/>
  <w16cid:commentId w16cid:paraId="7DB9B49A" w16cid:durableId="232F0B70"/>
  <w16cid:commentId w16cid:paraId="1639CF10" w16cid:durableId="232F0B02"/>
  <w16cid:commentId w16cid:paraId="645B74A9" w16cid:durableId="232F13E2"/>
  <w16cid:commentId w16cid:paraId="5CB9E2E6" w16cid:durableId="232F1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53E73" w14:textId="77777777" w:rsidR="00573F46" w:rsidRDefault="00573F46" w:rsidP="007B55E9">
      <w:pPr>
        <w:spacing w:after="0" w:line="240" w:lineRule="auto"/>
      </w:pPr>
      <w:r>
        <w:separator/>
      </w:r>
    </w:p>
  </w:endnote>
  <w:endnote w:type="continuationSeparator" w:id="0">
    <w:p w14:paraId="13339D66" w14:textId="77777777" w:rsidR="00573F46" w:rsidRDefault="00573F46"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D5C2B" w14:textId="77777777" w:rsidR="00271295" w:rsidRDefault="002712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8656797"/>
      <w:docPartObj>
        <w:docPartGallery w:val="Page Numbers (Bottom of Page)"/>
        <w:docPartUnique/>
      </w:docPartObj>
    </w:sdtPr>
    <w:sdtEndPr>
      <w:rPr>
        <w:noProof/>
      </w:rPr>
    </w:sdtEndPr>
    <w:sdtContent>
      <w:p w14:paraId="0F38AE1C" w14:textId="13CF97DB" w:rsidR="00271295" w:rsidRDefault="002712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8C4A7" w14:textId="77777777" w:rsidR="00271295" w:rsidRDefault="002712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9B7B0" w14:textId="77777777" w:rsidR="00271295" w:rsidRDefault="002712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E167F5" w14:textId="77777777" w:rsidR="00573F46" w:rsidRDefault="00573F46" w:rsidP="007B55E9">
      <w:pPr>
        <w:spacing w:after="0" w:line="240" w:lineRule="auto"/>
      </w:pPr>
      <w:r>
        <w:separator/>
      </w:r>
    </w:p>
  </w:footnote>
  <w:footnote w:type="continuationSeparator" w:id="0">
    <w:p w14:paraId="0C79ABD1" w14:textId="77777777" w:rsidR="00573F46" w:rsidRDefault="00573F46" w:rsidP="007B5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DE460" w14:textId="77777777" w:rsidR="00271295" w:rsidRDefault="00271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C93C9" w14:textId="77777777" w:rsidR="00271295" w:rsidRDefault="002712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374CB" w14:textId="77777777" w:rsidR="00271295" w:rsidRDefault="00271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3E4FCD"/>
    <w:multiLevelType w:val="hybridMultilevel"/>
    <w:tmpl w:val="3CFC0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03D4E"/>
    <w:rsid w:val="00015B78"/>
    <w:rsid w:val="00020495"/>
    <w:rsid w:val="00032898"/>
    <w:rsid w:val="00045EB7"/>
    <w:rsid w:val="00062354"/>
    <w:rsid w:val="00064ADA"/>
    <w:rsid w:val="0007279F"/>
    <w:rsid w:val="000777E7"/>
    <w:rsid w:val="0008173C"/>
    <w:rsid w:val="00083CC4"/>
    <w:rsid w:val="00085338"/>
    <w:rsid w:val="000900E8"/>
    <w:rsid w:val="000902F1"/>
    <w:rsid w:val="00092A16"/>
    <w:rsid w:val="0009482E"/>
    <w:rsid w:val="00094F9D"/>
    <w:rsid w:val="000A37C2"/>
    <w:rsid w:val="000A4FC8"/>
    <w:rsid w:val="000A5C17"/>
    <w:rsid w:val="000A7CE9"/>
    <w:rsid w:val="000B3689"/>
    <w:rsid w:val="000B43C1"/>
    <w:rsid w:val="000B56FC"/>
    <w:rsid w:val="000B6138"/>
    <w:rsid w:val="000B6DF9"/>
    <w:rsid w:val="000C0156"/>
    <w:rsid w:val="000C3720"/>
    <w:rsid w:val="000C3919"/>
    <w:rsid w:val="000C4C23"/>
    <w:rsid w:val="000D3755"/>
    <w:rsid w:val="000D5786"/>
    <w:rsid w:val="000D5DCA"/>
    <w:rsid w:val="000E0B41"/>
    <w:rsid w:val="000E1A44"/>
    <w:rsid w:val="000E5790"/>
    <w:rsid w:val="000E7BFF"/>
    <w:rsid w:val="000F364E"/>
    <w:rsid w:val="000F66DE"/>
    <w:rsid w:val="001025D5"/>
    <w:rsid w:val="00102750"/>
    <w:rsid w:val="00103B38"/>
    <w:rsid w:val="00106BBD"/>
    <w:rsid w:val="00112F2A"/>
    <w:rsid w:val="00113123"/>
    <w:rsid w:val="00113FD9"/>
    <w:rsid w:val="00120602"/>
    <w:rsid w:val="0012170E"/>
    <w:rsid w:val="001218C4"/>
    <w:rsid w:val="00121B8E"/>
    <w:rsid w:val="00126C18"/>
    <w:rsid w:val="00131685"/>
    <w:rsid w:val="0014353C"/>
    <w:rsid w:val="00143ED7"/>
    <w:rsid w:val="0014430D"/>
    <w:rsid w:val="00144530"/>
    <w:rsid w:val="001475B5"/>
    <w:rsid w:val="00150878"/>
    <w:rsid w:val="001538B5"/>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C6C8A"/>
    <w:rsid w:val="001D0ABE"/>
    <w:rsid w:val="001D1108"/>
    <w:rsid w:val="001D5AD0"/>
    <w:rsid w:val="001D5ADC"/>
    <w:rsid w:val="001E0A27"/>
    <w:rsid w:val="001E2451"/>
    <w:rsid w:val="001E4573"/>
    <w:rsid w:val="001E5F3E"/>
    <w:rsid w:val="001E7966"/>
    <w:rsid w:val="001F188C"/>
    <w:rsid w:val="001F4704"/>
    <w:rsid w:val="001F591D"/>
    <w:rsid w:val="001F7232"/>
    <w:rsid w:val="002004B3"/>
    <w:rsid w:val="00201E4B"/>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66BB9"/>
    <w:rsid w:val="00271295"/>
    <w:rsid w:val="00275909"/>
    <w:rsid w:val="002804FC"/>
    <w:rsid w:val="00280A33"/>
    <w:rsid w:val="00282DE4"/>
    <w:rsid w:val="00286B13"/>
    <w:rsid w:val="00287E01"/>
    <w:rsid w:val="00290289"/>
    <w:rsid w:val="002918DA"/>
    <w:rsid w:val="00296553"/>
    <w:rsid w:val="002A008E"/>
    <w:rsid w:val="002A0403"/>
    <w:rsid w:val="002A25F9"/>
    <w:rsid w:val="002A34F9"/>
    <w:rsid w:val="002A411A"/>
    <w:rsid w:val="002A616B"/>
    <w:rsid w:val="002A746D"/>
    <w:rsid w:val="002A7DC1"/>
    <w:rsid w:val="002B031D"/>
    <w:rsid w:val="002B1044"/>
    <w:rsid w:val="002B1B08"/>
    <w:rsid w:val="002B26AE"/>
    <w:rsid w:val="002B35A4"/>
    <w:rsid w:val="002B494F"/>
    <w:rsid w:val="002C0566"/>
    <w:rsid w:val="002C2BA5"/>
    <w:rsid w:val="002C4440"/>
    <w:rsid w:val="002C4F58"/>
    <w:rsid w:val="002D1D34"/>
    <w:rsid w:val="002D259C"/>
    <w:rsid w:val="002D4FF6"/>
    <w:rsid w:val="002D5AB7"/>
    <w:rsid w:val="002D633A"/>
    <w:rsid w:val="002E0E12"/>
    <w:rsid w:val="002E3A05"/>
    <w:rsid w:val="002E6C64"/>
    <w:rsid w:val="002E767E"/>
    <w:rsid w:val="00305FD5"/>
    <w:rsid w:val="00312F34"/>
    <w:rsid w:val="00313DBE"/>
    <w:rsid w:val="0031636F"/>
    <w:rsid w:val="00321513"/>
    <w:rsid w:val="00326435"/>
    <w:rsid w:val="00331407"/>
    <w:rsid w:val="00333E00"/>
    <w:rsid w:val="00335591"/>
    <w:rsid w:val="00336B7B"/>
    <w:rsid w:val="00343EB2"/>
    <w:rsid w:val="0034545A"/>
    <w:rsid w:val="00347C81"/>
    <w:rsid w:val="00351571"/>
    <w:rsid w:val="003528AB"/>
    <w:rsid w:val="0035730B"/>
    <w:rsid w:val="003573D0"/>
    <w:rsid w:val="00360B3A"/>
    <w:rsid w:val="00360D0B"/>
    <w:rsid w:val="003678A1"/>
    <w:rsid w:val="00374233"/>
    <w:rsid w:val="00384C59"/>
    <w:rsid w:val="00384F67"/>
    <w:rsid w:val="00390283"/>
    <w:rsid w:val="003A0802"/>
    <w:rsid w:val="003B275E"/>
    <w:rsid w:val="003B3194"/>
    <w:rsid w:val="003B7B8A"/>
    <w:rsid w:val="003D0CEF"/>
    <w:rsid w:val="003D2058"/>
    <w:rsid w:val="003E07FE"/>
    <w:rsid w:val="00401C85"/>
    <w:rsid w:val="00406FA1"/>
    <w:rsid w:val="0041024B"/>
    <w:rsid w:val="00412A1F"/>
    <w:rsid w:val="004144D8"/>
    <w:rsid w:val="004146FF"/>
    <w:rsid w:val="0041698C"/>
    <w:rsid w:val="004176BC"/>
    <w:rsid w:val="00420750"/>
    <w:rsid w:val="00427D31"/>
    <w:rsid w:val="00442F71"/>
    <w:rsid w:val="00445456"/>
    <w:rsid w:val="0044729E"/>
    <w:rsid w:val="00450BC4"/>
    <w:rsid w:val="00450D52"/>
    <w:rsid w:val="00455BD5"/>
    <w:rsid w:val="0046160E"/>
    <w:rsid w:val="004626A2"/>
    <w:rsid w:val="00471AD0"/>
    <w:rsid w:val="004735DF"/>
    <w:rsid w:val="0047633C"/>
    <w:rsid w:val="0048046B"/>
    <w:rsid w:val="004830E7"/>
    <w:rsid w:val="00483BCF"/>
    <w:rsid w:val="00487648"/>
    <w:rsid w:val="0049230D"/>
    <w:rsid w:val="00494725"/>
    <w:rsid w:val="004973CD"/>
    <w:rsid w:val="004974D6"/>
    <w:rsid w:val="004A5825"/>
    <w:rsid w:val="004A60B9"/>
    <w:rsid w:val="004B0212"/>
    <w:rsid w:val="004B4258"/>
    <w:rsid w:val="004C0F6A"/>
    <w:rsid w:val="004C2FC7"/>
    <w:rsid w:val="004C5D9D"/>
    <w:rsid w:val="004C648E"/>
    <w:rsid w:val="004E6008"/>
    <w:rsid w:val="004E7835"/>
    <w:rsid w:val="004F24A8"/>
    <w:rsid w:val="004F2E0D"/>
    <w:rsid w:val="004F492B"/>
    <w:rsid w:val="004F5292"/>
    <w:rsid w:val="004F7A78"/>
    <w:rsid w:val="0050290D"/>
    <w:rsid w:val="005035CF"/>
    <w:rsid w:val="005073D5"/>
    <w:rsid w:val="00510872"/>
    <w:rsid w:val="0052324B"/>
    <w:rsid w:val="0053056F"/>
    <w:rsid w:val="00531C48"/>
    <w:rsid w:val="00532637"/>
    <w:rsid w:val="00540769"/>
    <w:rsid w:val="00542985"/>
    <w:rsid w:val="00543C77"/>
    <w:rsid w:val="00547513"/>
    <w:rsid w:val="00547E2C"/>
    <w:rsid w:val="0056359B"/>
    <w:rsid w:val="005646E9"/>
    <w:rsid w:val="005679B5"/>
    <w:rsid w:val="00573F46"/>
    <w:rsid w:val="00577600"/>
    <w:rsid w:val="005779E9"/>
    <w:rsid w:val="0058030E"/>
    <w:rsid w:val="00581C71"/>
    <w:rsid w:val="00583ED6"/>
    <w:rsid w:val="0058764A"/>
    <w:rsid w:val="00590B20"/>
    <w:rsid w:val="00593549"/>
    <w:rsid w:val="00593624"/>
    <w:rsid w:val="005A0A1B"/>
    <w:rsid w:val="005A3CDC"/>
    <w:rsid w:val="005A7ED5"/>
    <w:rsid w:val="005B0448"/>
    <w:rsid w:val="005B0C9D"/>
    <w:rsid w:val="005B119A"/>
    <w:rsid w:val="005B48F5"/>
    <w:rsid w:val="005B51E7"/>
    <w:rsid w:val="005B7142"/>
    <w:rsid w:val="005C1AE9"/>
    <w:rsid w:val="005C5A80"/>
    <w:rsid w:val="005C7580"/>
    <w:rsid w:val="005D1C48"/>
    <w:rsid w:val="005D296C"/>
    <w:rsid w:val="005D2E94"/>
    <w:rsid w:val="005D4CBB"/>
    <w:rsid w:val="005E25C9"/>
    <w:rsid w:val="005F584E"/>
    <w:rsid w:val="005F664E"/>
    <w:rsid w:val="00601365"/>
    <w:rsid w:val="00607891"/>
    <w:rsid w:val="00607E2B"/>
    <w:rsid w:val="00610170"/>
    <w:rsid w:val="0061553C"/>
    <w:rsid w:val="0062190D"/>
    <w:rsid w:val="00622ED6"/>
    <w:rsid w:val="00624C56"/>
    <w:rsid w:val="00625EB8"/>
    <w:rsid w:val="006279C0"/>
    <w:rsid w:val="00654CFA"/>
    <w:rsid w:val="0065684F"/>
    <w:rsid w:val="006622CE"/>
    <w:rsid w:val="00663879"/>
    <w:rsid w:val="0067259B"/>
    <w:rsid w:val="006729EB"/>
    <w:rsid w:val="00673F5A"/>
    <w:rsid w:val="00674A9D"/>
    <w:rsid w:val="00674F1D"/>
    <w:rsid w:val="006779E3"/>
    <w:rsid w:val="00677CE0"/>
    <w:rsid w:val="0068046C"/>
    <w:rsid w:val="0069137C"/>
    <w:rsid w:val="006950C4"/>
    <w:rsid w:val="006B1536"/>
    <w:rsid w:val="006B248D"/>
    <w:rsid w:val="006B4FBE"/>
    <w:rsid w:val="006C1BBB"/>
    <w:rsid w:val="006C3D6D"/>
    <w:rsid w:val="006C69D5"/>
    <w:rsid w:val="006D38ED"/>
    <w:rsid w:val="006D4EDE"/>
    <w:rsid w:val="006D6A17"/>
    <w:rsid w:val="006E16D6"/>
    <w:rsid w:val="006E31FC"/>
    <w:rsid w:val="006E389A"/>
    <w:rsid w:val="006F3F61"/>
    <w:rsid w:val="007010D1"/>
    <w:rsid w:val="00701E0F"/>
    <w:rsid w:val="007033E8"/>
    <w:rsid w:val="00705607"/>
    <w:rsid w:val="0070665B"/>
    <w:rsid w:val="00706E79"/>
    <w:rsid w:val="007102B8"/>
    <w:rsid w:val="0071115E"/>
    <w:rsid w:val="00712C36"/>
    <w:rsid w:val="0071510B"/>
    <w:rsid w:val="007168D8"/>
    <w:rsid w:val="00717014"/>
    <w:rsid w:val="007217D5"/>
    <w:rsid w:val="00723A28"/>
    <w:rsid w:val="00727B03"/>
    <w:rsid w:val="007301E5"/>
    <w:rsid w:val="00730A2A"/>
    <w:rsid w:val="00741398"/>
    <w:rsid w:val="00741A98"/>
    <w:rsid w:val="00741E58"/>
    <w:rsid w:val="0074227B"/>
    <w:rsid w:val="007471DB"/>
    <w:rsid w:val="0074757D"/>
    <w:rsid w:val="007500CC"/>
    <w:rsid w:val="00751D9B"/>
    <w:rsid w:val="00755F20"/>
    <w:rsid w:val="0077351D"/>
    <w:rsid w:val="007749EF"/>
    <w:rsid w:val="00775237"/>
    <w:rsid w:val="00781076"/>
    <w:rsid w:val="00784EE1"/>
    <w:rsid w:val="0078762E"/>
    <w:rsid w:val="00787BDD"/>
    <w:rsid w:val="00795EC4"/>
    <w:rsid w:val="007A2678"/>
    <w:rsid w:val="007A3F65"/>
    <w:rsid w:val="007A4790"/>
    <w:rsid w:val="007A6ABF"/>
    <w:rsid w:val="007B2F40"/>
    <w:rsid w:val="007B4B3A"/>
    <w:rsid w:val="007B55E9"/>
    <w:rsid w:val="007C5880"/>
    <w:rsid w:val="007C5A21"/>
    <w:rsid w:val="007D18ED"/>
    <w:rsid w:val="007D54E0"/>
    <w:rsid w:val="007E039C"/>
    <w:rsid w:val="007E4C5F"/>
    <w:rsid w:val="007E6CED"/>
    <w:rsid w:val="007F704B"/>
    <w:rsid w:val="00804FBF"/>
    <w:rsid w:val="00814EBF"/>
    <w:rsid w:val="00816D45"/>
    <w:rsid w:val="0082026A"/>
    <w:rsid w:val="00831D3F"/>
    <w:rsid w:val="008341A8"/>
    <w:rsid w:val="008417AA"/>
    <w:rsid w:val="00846418"/>
    <w:rsid w:val="00854BAD"/>
    <w:rsid w:val="00855134"/>
    <w:rsid w:val="00857BAE"/>
    <w:rsid w:val="0086173A"/>
    <w:rsid w:val="00862514"/>
    <w:rsid w:val="00866E58"/>
    <w:rsid w:val="00872127"/>
    <w:rsid w:val="008767AA"/>
    <w:rsid w:val="00882179"/>
    <w:rsid w:val="0088286D"/>
    <w:rsid w:val="00883C70"/>
    <w:rsid w:val="00884A1C"/>
    <w:rsid w:val="00885040"/>
    <w:rsid w:val="008856CF"/>
    <w:rsid w:val="008862B4"/>
    <w:rsid w:val="008869BD"/>
    <w:rsid w:val="00892794"/>
    <w:rsid w:val="008934C9"/>
    <w:rsid w:val="008945E9"/>
    <w:rsid w:val="008B17FD"/>
    <w:rsid w:val="008B7849"/>
    <w:rsid w:val="008C31D7"/>
    <w:rsid w:val="008D04BA"/>
    <w:rsid w:val="008D7BDE"/>
    <w:rsid w:val="008E0AA9"/>
    <w:rsid w:val="008E2A5C"/>
    <w:rsid w:val="008E30F5"/>
    <w:rsid w:val="008E48DB"/>
    <w:rsid w:val="008E5129"/>
    <w:rsid w:val="008E678F"/>
    <w:rsid w:val="008F24FF"/>
    <w:rsid w:val="008F7A3E"/>
    <w:rsid w:val="00900A69"/>
    <w:rsid w:val="00900DB3"/>
    <w:rsid w:val="009041BB"/>
    <w:rsid w:val="00905975"/>
    <w:rsid w:val="00911047"/>
    <w:rsid w:val="009135C1"/>
    <w:rsid w:val="0091743B"/>
    <w:rsid w:val="009219A5"/>
    <w:rsid w:val="0092284C"/>
    <w:rsid w:val="0092463E"/>
    <w:rsid w:val="00926BDB"/>
    <w:rsid w:val="00930F20"/>
    <w:rsid w:val="00930F9E"/>
    <w:rsid w:val="00934EA3"/>
    <w:rsid w:val="00940202"/>
    <w:rsid w:val="00943CDA"/>
    <w:rsid w:val="00950031"/>
    <w:rsid w:val="0095061C"/>
    <w:rsid w:val="00954192"/>
    <w:rsid w:val="009663EC"/>
    <w:rsid w:val="009721BC"/>
    <w:rsid w:val="00973DCA"/>
    <w:rsid w:val="00975229"/>
    <w:rsid w:val="00975C00"/>
    <w:rsid w:val="009769D6"/>
    <w:rsid w:val="009801EF"/>
    <w:rsid w:val="00980A54"/>
    <w:rsid w:val="00983E7E"/>
    <w:rsid w:val="009850B4"/>
    <w:rsid w:val="009932F8"/>
    <w:rsid w:val="009944C8"/>
    <w:rsid w:val="00994DC4"/>
    <w:rsid w:val="00995A51"/>
    <w:rsid w:val="009A0C54"/>
    <w:rsid w:val="009A1764"/>
    <w:rsid w:val="009A198E"/>
    <w:rsid w:val="009A6D99"/>
    <w:rsid w:val="009A705B"/>
    <w:rsid w:val="009B2954"/>
    <w:rsid w:val="009B6ED2"/>
    <w:rsid w:val="009B6EED"/>
    <w:rsid w:val="009B71DE"/>
    <w:rsid w:val="009B7720"/>
    <w:rsid w:val="009C492A"/>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04848"/>
    <w:rsid w:val="00A11543"/>
    <w:rsid w:val="00A1326C"/>
    <w:rsid w:val="00A141A4"/>
    <w:rsid w:val="00A20E08"/>
    <w:rsid w:val="00A2334A"/>
    <w:rsid w:val="00A238AD"/>
    <w:rsid w:val="00A27FB7"/>
    <w:rsid w:val="00A30C9D"/>
    <w:rsid w:val="00A31A45"/>
    <w:rsid w:val="00A40923"/>
    <w:rsid w:val="00A44561"/>
    <w:rsid w:val="00A447C6"/>
    <w:rsid w:val="00A5055F"/>
    <w:rsid w:val="00A549E4"/>
    <w:rsid w:val="00A604DC"/>
    <w:rsid w:val="00A70A2A"/>
    <w:rsid w:val="00A82289"/>
    <w:rsid w:val="00A83963"/>
    <w:rsid w:val="00A86B1F"/>
    <w:rsid w:val="00A86E6B"/>
    <w:rsid w:val="00A910D4"/>
    <w:rsid w:val="00A94451"/>
    <w:rsid w:val="00AA0FD7"/>
    <w:rsid w:val="00AA114E"/>
    <w:rsid w:val="00AA1D31"/>
    <w:rsid w:val="00AA3D1A"/>
    <w:rsid w:val="00AA7898"/>
    <w:rsid w:val="00AA7FA1"/>
    <w:rsid w:val="00AB1BEC"/>
    <w:rsid w:val="00AB1C5A"/>
    <w:rsid w:val="00AC32B9"/>
    <w:rsid w:val="00AC39E8"/>
    <w:rsid w:val="00AC4496"/>
    <w:rsid w:val="00AC59C4"/>
    <w:rsid w:val="00AD6F10"/>
    <w:rsid w:val="00AE1FCD"/>
    <w:rsid w:val="00AE38E9"/>
    <w:rsid w:val="00AE5D08"/>
    <w:rsid w:val="00AE6BF1"/>
    <w:rsid w:val="00AE7A08"/>
    <w:rsid w:val="00AF1543"/>
    <w:rsid w:val="00AF4591"/>
    <w:rsid w:val="00AF4FC9"/>
    <w:rsid w:val="00AF5437"/>
    <w:rsid w:val="00B075BB"/>
    <w:rsid w:val="00B14B16"/>
    <w:rsid w:val="00B2786C"/>
    <w:rsid w:val="00B27F94"/>
    <w:rsid w:val="00B30A74"/>
    <w:rsid w:val="00B328C2"/>
    <w:rsid w:val="00B328D5"/>
    <w:rsid w:val="00B33650"/>
    <w:rsid w:val="00B36B4A"/>
    <w:rsid w:val="00B43D9C"/>
    <w:rsid w:val="00B452D1"/>
    <w:rsid w:val="00B503BA"/>
    <w:rsid w:val="00B50C97"/>
    <w:rsid w:val="00B51D49"/>
    <w:rsid w:val="00B629D6"/>
    <w:rsid w:val="00B64E45"/>
    <w:rsid w:val="00B64EDF"/>
    <w:rsid w:val="00B71AB0"/>
    <w:rsid w:val="00B72807"/>
    <w:rsid w:val="00B73F2C"/>
    <w:rsid w:val="00B75058"/>
    <w:rsid w:val="00B83070"/>
    <w:rsid w:val="00B91FBA"/>
    <w:rsid w:val="00B96AEC"/>
    <w:rsid w:val="00BA245F"/>
    <w:rsid w:val="00BA5C25"/>
    <w:rsid w:val="00BA605A"/>
    <w:rsid w:val="00BA6A21"/>
    <w:rsid w:val="00BA7C6E"/>
    <w:rsid w:val="00BA7E68"/>
    <w:rsid w:val="00BB24A7"/>
    <w:rsid w:val="00BC148D"/>
    <w:rsid w:val="00BC47FE"/>
    <w:rsid w:val="00BC5C5A"/>
    <w:rsid w:val="00BC73B7"/>
    <w:rsid w:val="00BD017F"/>
    <w:rsid w:val="00BE2C30"/>
    <w:rsid w:val="00BE6B8D"/>
    <w:rsid w:val="00BE78DF"/>
    <w:rsid w:val="00BE797E"/>
    <w:rsid w:val="00BF2EB0"/>
    <w:rsid w:val="00BF33D7"/>
    <w:rsid w:val="00BF3B0D"/>
    <w:rsid w:val="00BF7FD8"/>
    <w:rsid w:val="00C11F7F"/>
    <w:rsid w:val="00C1273D"/>
    <w:rsid w:val="00C1388E"/>
    <w:rsid w:val="00C2261A"/>
    <w:rsid w:val="00C26062"/>
    <w:rsid w:val="00C30D0C"/>
    <w:rsid w:val="00C40A28"/>
    <w:rsid w:val="00C41CBE"/>
    <w:rsid w:val="00C45AA6"/>
    <w:rsid w:val="00C45B1E"/>
    <w:rsid w:val="00C55E89"/>
    <w:rsid w:val="00C6280E"/>
    <w:rsid w:val="00C6309B"/>
    <w:rsid w:val="00C64C1E"/>
    <w:rsid w:val="00C67A36"/>
    <w:rsid w:val="00C71E4E"/>
    <w:rsid w:val="00C73273"/>
    <w:rsid w:val="00C735AD"/>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360A9"/>
    <w:rsid w:val="00D40C86"/>
    <w:rsid w:val="00D44CBF"/>
    <w:rsid w:val="00D53A1E"/>
    <w:rsid w:val="00D54C10"/>
    <w:rsid w:val="00D56099"/>
    <w:rsid w:val="00D56C76"/>
    <w:rsid w:val="00D57CE3"/>
    <w:rsid w:val="00D64DB5"/>
    <w:rsid w:val="00D720A8"/>
    <w:rsid w:val="00D72F4C"/>
    <w:rsid w:val="00D761BB"/>
    <w:rsid w:val="00D80157"/>
    <w:rsid w:val="00D8027C"/>
    <w:rsid w:val="00D807FC"/>
    <w:rsid w:val="00D82B39"/>
    <w:rsid w:val="00D8313D"/>
    <w:rsid w:val="00D83F1A"/>
    <w:rsid w:val="00D862AA"/>
    <w:rsid w:val="00D9270C"/>
    <w:rsid w:val="00DA5FEB"/>
    <w:rsid w:val="00DB530F"/>
    <w:rsid w:val="00DC1F5D"/>
    <w:rsid w:val="00DD7C15"/>
    <w:rsid w:val="00DE10C3"/>
    <w:rsid w:val="00DE2354"/>
    <w:rsid w:val="00DE35D3"/>
    <w:rsid w:val="00DE3984"/>
    <w:rsid w:val="00DE7983"/>
    <w:rsid w:val="00DF16E7"/>
    <w:rsid w:val="00DF30A5"/>
    <w:rsid w:val="00DF3864"/>
    <w:rsid w:val="00E00649"/>
    <w:rsid w:val="00E02F10"/>
    <w:rsid w:val="00E0501D"/>
    <w:rsid w:val="00E078FB"/>
    <w:rsid w:val="00E1076F"/>
    <w:rsid w:val="00E11130"/>
    <w:rsid w:val="00E13D1F"/>
    <w:rsid w:val="00E153A4"/>
    <w:rsid w:val="00E22A87"/>
    <w:rsid w:val="00E26CA0"/>
    <w:rsid w:val="00E27759"/>
    <w:rsid w:val="00E35235"/>
    <w:rsid w:val="00E374AB"/>
    <w:rsid w:val="00E40396"/>
    <w:rsid w:val="00E44C4E"/>
    <w:rsid w:val="00E44F28"/>
    <w:rsid w:val="00E4507C"/>
    <w:rsid w:val="00E466BF"/>
    <w:rsid w:val="00E477C2"/>
    <w:rsid w:val="00E55616"/>
    <w:rsid w:val="00E63946"/>
    <w:rsid w:val="00E718A3"/>
    <w:rsid w:val="00E7433B"/>
    <w:rsid w:val="00E76EE1"/>
    <w:rsid w:val="00E81A33"/>
    <w:rsid w:val="00E82C32"/>
    <w:rsid w:val="00E87B99"/>
    <w:rsid w:val="00E87C33"/>
    <w:rsid w:val="00E92AC5"/>
    <w:rsid w:val="00E9448A"/>
    <w:rsid w:val="00E9683C"/>
    <w:rsid w:val="00EA260A"/>
    <w:rsid w:val="00EA6392"/>
    <w:rsid w:val="00EC428D"/>
    <w:rsid w:val="00ED6B3C"/>
    <w:rsid w:val="00EE2CFC"/>
    <w:rsid w:val="00EF27D9"/>
    <w:rsid w:val="00EF30DE"/>
    <w:rsid w:val="00EF358A"/>
    <w:rsid w:val="00EF4727"/>
    <w:rsid w:val="00F00F74"/>
    <w:rsid w:val="00F06BB7"/>
    <w:rsid w:val="00F1128C"/>
    <w:rsid w:val="00F16304"/>
    <w:rsid w:val="00F24C78"/>
    <w:rsid w:val="00F24C88"/>
    <w:rsid w:val="00F25631"/>
    <w:rsid w:val="00F2693F"/>
    <w:rsid w:val="00F315B3"/>
    <w:rsid w:val="00F31FB2"/>
    <w:rsid w:val="00F33D87"/>
    <w:rsid w:val="00F40EC9"/>
    <w:rsid w:val="00F4170F"/>
    <w:rsid w:val="00F4253C"/>
    <w:rsid w:val="00F46AC8"/>
    <w:rsid w:val="00F52223"/>
    <w:rsid w:val="00F53251"/>
    <w:rsid w:val="00F7771E"/>
    <w:rsid w:val="00F8585E"/>
    <w:rsid w:val="00F864CB"/>
    <w:rsid w:val="00F9061F"/>
    <w:rsid w:val="00F947E3"/>
    <w:rsid w:val="00F94B97"/>
    <w:rsid w:val="00F957C3"/>
    <w:rsid w:val="00FA3BCE"/>
    <w:rsid w:val="00FB09C9"/>
    <w:rsid w:val="00FB4101"/>
    <w:rsid w:val="00FB492B"/>
    <w:rsid w:val="00FB7146"/>
    <w:rsid w:val="00FC2061"/>
    <w:rsid w:val="00FC3D95"/>
    <w:rsid w:val="00FC601D"/>
    <w:rsid w:val="00FD1C37"/>
    <w:rsid w:val="00FD1EA5"/>
    <w:rsid w:val="00FD4E05"/>
    <w:rsid w:val="00FD70AA"/>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rsid w:val="002B26AE"/>
  </w:style>
  <w:style w:type="character" w:styleId="UnresolvedMention">
    <w:name w:val="Unresolved Mention"/>
    <w:basedOn w:val="DefaultParagraphFont"/>
    <w:uiPriority w:val="99"/>
    <w:semiHidden/>
    <w:unhideWhenUsed/>
    <w:rsid w:val="00B75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rontiersin.org/articles/10.3389/fpls.2018.01250/full" TargetMode="External"/><Relationship Id="rId2" Type="http://schemas.openxmlformats.org/officeDocument/2006/relationships/hyperlink" Target="https://link.springer.com/article/10.1007/s00122-013-2059-z" TargetMode="External"/><Relationship Id="rId1" Type="http://schemas.openxmlformats.org/officeDocument/2006/relationships/hyperlink" Target="https://www.nature.com/articles/ng.3784" TargetMode="External"/><Relationship Id="rId5" Type="http://schemas.openxmlformats.org/officeDocument/2006/relationships/hyperlink" Target="https://acsess.onlinelibrary.wiley.com/doi/full/10.3835/plantgenome2017.10.0093" TargetMode="External"/><Relationship Id="rId4" Type="http://schemas.openxmlformats.org/officeDocument/2006/relationships/hyperlink" Target="https://pubmed.ncbi.nlm.nih.gov/274436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atadryad.org/stash/dataset/doi:10.5061/dryad.ghx3ffbj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20</Pages>
  <Words>9001</Words>
  <Characters>5131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1</cp:revision>
  <dcterms:created xsi:type="dcterms:W3CDTF">2020-12-04T15:49:00Z</dcterms:created>
  <dcterms:modified xsi:type="dcterms:W3CDTF">2020-12-04T23:03:00Z</dcterms:modified>
</cp:coreProperties>
</file>